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3840" w:rsidRPr="00B50842" w:rsidRDefault="008B2CC6" w:rsidP="00B50842">
      <w:pPr>
        <w:spacing w:line="360" w:lineRule="auto"/>
        <w:jc w:val="both"/>
        <w:rPr>
          <w:rFonts w:ascii="Times New Roman" w:hAnsi="Times New Roman" w:cs="Times New Roman"/>
          <w:b/>
          <w:sz w:val="24"/>
          <w:szCs w:val="20"/>
          <w:lang w:val="en-US"/>
        </w:rPr>
      </w:pPr>
      <w:bookmarkStart w:id="0" w:name="_GoBack"/>
      <w:bookmarkEnd w:id="0"/>
      <w:r w:rsidRPr="00D01ED8">
        <w:rPr>
          <w:rFonts w:ascii="Times New Roman" w:hAnsi="Times New Roman" w:cs="Times New Roman"/>
          <w:b/>
          <w:sz w:val="24"/>
          <w:szCs w:val="20"/>
          <w:lang w:val="en-US"/>
        </w:rPr>
        <w:t>How can the orthop</w:t>
      </w:r>
      <w:r w:rsidR="00B83840" w:rsidRPr="00D01ED8">
        <w:rPr>
          <w:rFonts w:ascii="Times New Roman" w:hAnsi="Times New Roman" w:cs="Times New Roman"/>
          <w:b/>
          <w:sz w:val="24"/>
          <w:szCs w:val="20"/>
          <w:lang w:val="en-US"/>
        </w:rPr>
        <w:t>edic surgeon ensure optimal Vitamin D status in patients operat</w:t>
      </w:r>
      <w:r w:rsidR="009A0654">
        <w:rPr>
          <w:rFonts w:ascii="Times New Roman" w:hAnsi="Times New Roman" w:cs="Times New Roman"/>
          <w:b/>
          <w:sz w:val="24"/>
          <w:szCs w:val="20"/>
          <w:lang w:val="en-US"/>
        </w:rPr>
        <w:t>ed for an osteoporotic fracture?</w:t>
      </w:r>
    </w:p>
    <w:p w:rsidR="00B50842" w:rsidRDefault="00B50842" w:rsidP="00B83840">
      <w:pPr>
        <w:autoSpaceDE w:val="0"/>
        <w:autoSpaceDN w:val="0"/>
        <w:adjustRightInd w:val="0"/>
        <w:spacing w:after="0" w:line="360" w:lineRule="auto"/>
        <w:jc w:val="both"/>
        <w:rPr>
          <w:rFonts w:ascii="Times New Roman" w:hAnsi="Times New Roman" w:cs="Times New Roman"/>
          <w:bCs/>
          <w:iCs/>
          <w:sz w:val="20"/>
          <w:szCs w:val="20"/>
          <w:lang w:val="en-US"/>
        </w:rPr>
      </w:pPr>
    </w:p>
    <w:p w:rsidR="00B83840" w:rsidRPr="00D01ED8" w:rsidRDefault="00B83840" w:rsidP="00B83840">
      <w:pPr>
        <w:autoSpaceDE w:val="0"/>
        <w:autoSpaceDN w:val="0"/>
        <w:adjustRightInd w:val="0"/>
        <w:spacing w:after="0" w:line="360" w:lineRule="auto"/>
        <w:jc w:val="both"/>
        <w:rPr>
          <w:rFonts w:ascii="Times New Roman" w:hAnsi="Times New Roman" w:cs="Times New Roman"/>
          <w:bCs/>
          <w:iCs/>
          <w:sz w:val="20"/>
          <w:szCs w:val="20"/>
          <w:lang w:val="en-US"/>
        </w:rPr>
      </w:pPr>
      <w:r w:rsidRPr="00D01ED8">
        <w:rPr>
          <w:rFonts w:ascii="Times New Roman" w:hAnsi="Times New Roman" w:cs="Times New Roman"/>
          <w:bCs/>
          <w:iCs/>
          <w:sz w:val="20"/>
          <w:szCs w:val="20"/>
          <w:lang w:val="en-US"/>
        </w:rPr>
        <w:t>Thierry Chevalley</w:t>
      </w:r>
      <w:r w:rsidRPr="00D01ED8">
        <w:rPr>
          <w:rFonts w:ascii="Times New Roman" w:hAnsi="Times New Roman" w:cs="Times New Roman"/>
          <w:bCs/>
          <w:iCs/>
          <w:sz w:val="20"/>
          <w:szCs w:val="20"/>
          <w:vertAlign w:val="superscript"/>
          <w:lang w:val="en-US"/>
        </w:rPr>
        <w:t>1</w:t>
      </w:r>
      <w:r w:rsidRPr="00D01ED8">
        <w:rPr>
          <w:rFonts w:ascii="Times New Roman" w:hAnsi="Times New Roman" w:cs="Times New Roman"/>
          <w:bCs/>
          <w:iCs/>
          <w:sz w:val="20"/>
          <w:szCs w:val="20"/>
          <w:lang w:val="en-US"/>
        </w:rPr>
        <w:t>, Maria Luisa Brandi</w:t>
      </w:r>
      <w:r w:rsidRPr="00D01ED8">
        <w:rPr>
          <w:rFonts w:ascii="Times New Roman" w:hAnsi="Times New Roman" w:cs="Times New Roman"/>
          <w:bCs/>
          <w:iCs/>
          <w:sz w:val="20"/>
          <w:szCs w:val="20"/>
          <w:vertAlign w:val="superscript"/>
          <w:lang w:val="en-US"/>
        </w:rPr>
        <w:t>2</w:t>
      </w:r>
      <w:r w:rsidRPr="00D01ED8">
        <w:rPr>
          <w:rFonts w:ascii="Times New Roman" w:hAnsi="Times New Roman" w:cs="Times New Roman"/>
          <w:bCs/>
          <w:iCs/>
          <w:sz w:val="20"/>
          <w:szCs w:val="20"/>
          <w:lang w:val="en-US"/>
        </w:rPr>
        <w:t>, Etienne Cavalier</w:t>
      </w:r>
      <w:r w:rsidRPr="00D01ED8">
        <w:rPr>
          <w:rFonts w:ascii="Times New Roman" w:hAnsi="Times New Roman" w:cs="Times New Roman"/>
          <w:bCs/>
          <w:iCs/>
          <w:sz w:val="20"/>
          <w:szCs w:val="20"/>
          <w:vertAlign w:val="superscript"/>
          <w:lang w:val="en-US"/>
        </w:rPr>
        <w:t>3</w:t>
      </w:r>
      <w:r w:rsidRPr="00D01ED8">
        <w:rPr>
          <w:rFonts w:ascii="Times New Roman" w:hAnsi="Times New Roman" w:cs="Times New Roman"/>
          <w:bCs/>
          <w:iCs/>
          <w:sz w:val="20"/>
          <w:szCs w:val="20"/>
          <w:lang w:val="en-US"/>
        </w:rPr>
        <w:t>, Nicholas C Harvey</w:t>
      </w:r>
      <w:r w:rsidRPr="00D01ED8">
        <w:rPr>
          <w:rFonts w:ascii="Times New Roman" w:hAnsi="Times New Roman" w:cs="Times New Roman"/>
          <w:bCs/>
          <w:iCs/>
          <w:sz w:val="20"/>
          <w:szCs w:val="20"/>
          <w:vertAlign w:val="superscript"/>
          <w:lang w:val="en-US"/>
        </w:rPr>
        <w:t>4</w:t>
      </w:r>
      <w:r w:rsidRPr="00D01ED8">
        <w:rPr>
          <w:rFonts w:ascii="Times New Roman" w:hAnsi="Times New Roman" w:cs="Times New Roman"/>
          <w:bCs/>
          <w:iCs/>
          <w:sz w:val="20"/>
          <w:szCs w:val="20"/>
          <w:lang w:val="en-US"/>
        </w:rPr>
        <w:t>, Giovanni Iolascon</w:t>
      </w:r>
      <w:r w:rsidRPr="00D01ED8">
        <w:rPr>
          <w:rFonts w:ascii="Times New Roman" w:hAnsi="Times New Roman" w:cs="Times New Roman"/>
          <w:color w:val="212121"/>
          <w:sz w:val="20"/>
          <w:szCs w:val="20"/>
          <w:vertAlign w:val="superscript"/>
          <w:lang w:val="en"/>
        </w:rPr>
        <w:t>5</w:t>
      </w:r>
      <w:r w:rsidRPr="00D01ED8">
        <w:rPr>
          <w:rFonts w:ascii="Times New Roman" w:hAnsi="Times New Roman" w:cs="Times New Roman"/>
          <w:bCs/>
          <w:iCs/>
          <w:sz w:val="20"/>
          <w:szCs w:val="20"/>
          <w:lang w:val="en-US"/>
        </w:rPr>
        <w:t>, Cyrus Cooper</w:t>
      </w:r>
      <w:r w:rsidRPr="00D01ED8">
        <w:rPr>
          <w:rFonts w:ascii="Times New Roman" w:hAnsi="Times New Roman" w:cs="Times New Roman"/>
          <w:bCs/>
          <w:iCs/>
          <w:sz w:val="20"/>
          <w:szCs w:val="20"/>
          <w:vertAlign w:val="superscript"/>
          <w:lang w:val="en-US"/>
        </w:rPr>
        <w:t>4,6</w:t>
      </w:r>
      <w:r w:rsidRPr="00D01ED8">
        <w:rPr>
          <w:rFonts w:ascii="Times New Roman" w:hAnsi="Times New Roman" w:cs="Times New Roman"/>
          <w:bCs/>
          <w:iCs/>
          <w:sz w:val="20"/>
          <w:szCs w:val="20"/>
          <w:lang w:val="en-US"/>
        </w:rPr>
        <w:t>, Didier Hannouche</w:t>
      </w:r>
      <w:r w:rsidRPr="00D01ED8">
        <w:rPr>
          <w:rFonts w:ascii="Times New Roman" w:hAnsi="Times New Roman" w:cs="Times New Roman"/>
          <w:bCs/>
          <w:iCs/>
          <w:sz w:val="20"/>
          <w:szCs w:val="20"/>
          <w:vertAlign w:val="superscript"/>
          <w:lang w:val="en-US"/>
        </w:rPr>
        <w:t>7</w:t>
      </w:r>
      <w:r w:rsidRPr="00D01ED8">
        <w:rPr>
          <w:rFonts w:ascii="Times New Roman" w:hAnsi="Times New Roman" w:cs="Times New Roman"/>
          <w:bCs/>
          <w:iCs/>
          <w:sz w:val="20"/>
          <w:szCs w:val="20"/>
          <w:lang w:val="en-US"/>
        </w:rPr>
        <w:t>, Jean-François Kaux</w:t>
      </w:r>
      <w:r w:rsidRPr="00D01ED8">
        <w:rPr>
          <w:rFonts w:ascii="Times New Roman" w:hAnsi="Times New Roman" w:cs="Times New Roman"/>
          <w:bCs/>
          <w:iCs/>
          <w:sz w:val="20"/>
          <w:szCs w:val="20"/>
          <w:vertAlign w:val="superscript"/>
          <w:lang w:val="en-US"/>
        </w:rPr>
        <w:t>8</w:t>
      </w:r>
      <w:r w:rsidRPr="00D01ED8">
        <w:rPr>
          <w:rFonts w:ascii="Times New Roman" w:hAnsi="Times New Roman" w:cs="Times New Roman"/>
          <w:bCs/>
          <w:iCs/>
          <w:sz w:val="20"/>
          <w:szCs w:val="20"/>
          <w:lang w:val="en-US"/>
        </w:rPr>
        <w:t>, Andreas Kurth</w:t>
      </w:r>
      <w:r w:rsidRPr="00D01ED8">
        <w:rPr>
          <w:rFonts w:ascii="Times New Roman" w:hAnsi="Times New Roman" w:cs="Times New Roman"/>
          <w:bCs/>
          <w:iCs/>
          <w:sz w:val="20"/>
          <w:szCs w:val="20"/>
          <w:vertAlign w:val="superscript"/>
          <w:lang w:val="en-US"/>
        </w:rPr>
        <w:t>9</w:t>
      </w:r>
      <w:r w:rsidRPr="00D01ED8">
        <w:rPr>
          <w:rFonts w:ascii="Times New Roman" w:hAnsi="Times New Roman" w:cs="Times New Roman"/>
          <w:bCs/>
          <w:iCs/>
          <w:sz w:val="20"/>
          <w:szCs w:val="20"/>
          <w:lang w:val="en-US"/>
        </w:rPr>
        <w:t>, Stefania Maggi</w:t>
      </w:r>
      <w:r w:rsidRPr="00D01ED8">
        <w:rPr>
          <w:rFonts w:ascii="Times New Roman" w:hAnsi="Times New Roman" w:cs="Times New Roman"/>
          <w:bCs/>
          <w:iCs/>
          <w:sz w:val="20"/>
          <w:szCs w:val="20"/>
          <w:vertAlign w:val="superscript"/>
          <w:lang w:val="en-US"/>
        </w:rPr>
        <w:t>10</w:t>
      </w:r>
      <w:r w:rsidRPr="00D01ED8">
        <w:rPr>
          <w:rFonts w:ascii="Times New Roman" w:hAnsi="Times New Roman" w:cs="Times New Roman"/>
          <w:bCs/>
          <w:iCs/>
          <w:sz w:val="20"/>
          <w:szCs w:val="20"/>
          <w:lang w:val="en-US"/>
        </w:rPr>
        <w:t>, Gerrit Maier</w:t>
      </w:r>
      <w:r w:rsidRPr="00D01ED8">
        <w:rPr>
          <w:rFonts w:ascii="Times New Roman" w:hAnsi="Times New Roman" w:cs="Times New Roman"/>
          <w:bCs/>
          <w:iCs/>
          <w:sz w:val="20"/>
          <w:szCs w:val="20"/>
          <w:vertAlign w:val="superscript"/>
          <w:lang w:val="en-US"/>
        </w:rPr>
        <w:t>11</w:t>
      </w:r>
      <w:r w:rsidRPr="00D01ED8">
        <w:rPr>
          <w:rFonts w:ascii="Times New Roman" w:hAnsi="Times New Roman" w:cs="Times New Roman"/>
          <w:bCs/>
          <w:iCs/>
          <w:sz w:val="20"/>
          <w:szCs w:val="20"/>
          <w:lang w:val="en-US"/>
        </w:rPr>
        <w:t>, Kyriakos Papavasiliou</w:t>
      </w:r>
      <w:r w:rsidRPr="00D01ED8">
        <w:rPr>
          <w:rFonts w:ascii="Times New Roman" w:hAnsi="Times New Roman" w:cs="Times New Roman"/>
          <w:bCs/>
          <w:iCs/>
          <w:sz w:val="20"/>
          <w:szCs w:val="20"/>
          <w:vertAlign w:val="superscript"/>
          <w:lang w:val="en-US"/>
        </w:rPr>
        <w:t>12</w:t>
      </w:r>
      <w:r w:rsidRPr="00D01ED8">
        <w:rPr>
          <w:rFonts w:ascii="Times New Roman" w:hAnsi="Times New Roman" w:cs="Times New Roman"/>
          <w:bCs/>
          <w:iCs/>
          <w:sz w:val="20"/>
          <w:szCs w:val="20"/>
          <w:lang w:val="en-US"/>
        </w:rPr>
        <w:t>, Nasser Al-Daghri</w:t>
      </w:r>
      <w:r w:rsidRPr="00D01ED8">
        <w:rPr>
          <w:rFonts w:ascii="Times New Roman" w:hAnsi="Times New Roman" w:cs="Times New Roman"/>
          <w:bCs/>
          <w:iCs/>
          <w:sz w:val="20"/>
          <w:szCs w:val="20"/>
          <w:vertAlign w:val="superscript"/>
          <w:lang w:val="en-US"/>
        </w:rPr>
        <w:t>13</w:t>
      </w:r>
      <w:r w:rsidRPr="00D01ED8">
        <w:rPr>
          <w:rFonts w:ascii="Times New Roman" w:hAnsi="Times New Roman" w:cs="Times New Roman"/>
          <w:bCs/>
          <w:iCs/>
          <w:sz w:val="20"/>
          <w:szCs w:val="20"/>
          <w:lang w:val="en-US"/>
        </w:rPr>
        <w:t>, Manuel Sosa-Henríquez</w:t>
      </w:r>
      <w:r w:rsidR="005460AC">
        <w:rPr>
          <w:rFonts w:ascii="Times New Roman" w:hAnsi="Times New Roman" w:cs="Times New Roman"/>
          <w:bCs/>
          <w:iCs/>
          <w:sz w:val="20"/>
          <w:szCs w:val="20"/>
          <w:vertAlign w:val="superscript"/>
          <w:lang w:val="en-US"/>
        </w:rPr>
        <w:t>14,15</w:t>
      </w:r>
      <w:r w:rsidRPr="00D01ED8">
        <w:rPr>
          <w:rFonts w:ascii="Times New Roman" w:hAnsi="Times New Roman" w:cs="Times New Roman"/>
          <w:bCs/>
          <w:iCs/>
          <w:sz w:val="20"/>
          <w:szCs w:val="20"/>
          <w:lang w:val="en-US"/>
        </w:rPr>
        <w:t>, Norbert Suhm</w:t>
      </w:r>
      <w:r w:rsidR="005460AC">
        <w:rPr>
          <w:rFonts w:ascii="Times New Roman" w:hAnsi="Times New Roman" w:cs="Times New Roman"/>
          <w:bCs/>
          <w:iCs/>
          <w:sz w:val="20"/>
          <w:szCs w:val="20"/>
          <w:vertAlign w:val="superscript"/>
          <w:lang w:val="en-US"/>
        </w:rPr>
        <w:t>16</w:t>
      </w:r>
      <w:r w:rsidRPr="00D01ED8">
        <w:rPr>
          <w:rFonts w:ascii="Times New Roman" w:hAnsi="Times New Roman" w:cs="Times New Roman"/>
          <w:bCs/>
          <w:iCs/>
          <w:sz w:val="20"/>
          <w:szCs w:val="20"/>
          <w:lang w:val="en-US"/>
        </w:rPr>
        <w:t>, Umberto Tarantino</w:t>
      </w:r>
      <w:r w:rsidR="005460AC">
        <w:rPr>
          <w:rFonts w:ascii="Times New Roman" w:hAnsi="Times New Roman" w:cs="Times New Roman"/>
          <w:bCs/>
          <w:iCs/>
          <w:sz w:val="20"/>
          <w:szCs w:val="20"/>
          <w:vertAlign w:val="superscript"/>
          <w:lang w:val="en-US"/>
        </w:rPr>
        <w:t>17</w:t>
      </w:r>
      <w:r w:rsidRPr="00D01ED8">
        <w:rPr>
          <w:rFonts w:ascii="Times New Roman" w:hAnsi="Times New Roman" w:cs="Times New Roman"/>
          <w:bCs/>
          <w:iCs/>
          <w:sz w:val="20"/>
          <w:szCs w:val="20"/>
          <w:lang w:val="en-US"/>
        </w:rPr>
        <w:t>, Jean-Yves Reginster</w:t>
      </w:r>
      <w:r w:rsidR="005460AC">
        <w:rPr>
          <w:rFonts w:ascii="Times New Roman" w:hAnsi="Times New Roman" w:cs="Times New Roman"/>
          <w:bCs/>
          <w:iCs/>
          <w:sz w:val="20"/>
          <w:szCs w:val="20"/>
          <w:vertAlign w:val="superscript"/>
          <w:lang w:val="en-US"/>
        </w:rPr>
        <w:t>18</w:t>
      </w:r>
      <w:r w:rsidRPr="00D01ED8">
        <w:rPr>
          <w:rFonts w:ascii="Times New Roman" w:hAnsi="Times New Roman" w:cs="Times New Roman"/>
          <w:bCs/>
          <w:iCs/>
          <w:sz w:val="20"/>
          <w:szCs w:val="20"/>
          <w:lang w:val="en-US"/>
        </w:rPr>
        <w:t>, René Rizzoli</w:t>
      </w:r>
      <w:r w:rsidRPr="00D01ED8">
        <w:rPr>
          <w:rFonts w:ascii="Times New Roman" w:hAnsi="Times New Roman" w:cs="Times New Roman"/>
          <w:bCs/>
          <w:iCs/>
          <w:sz w:val="20"/>
          <w:szCs w:val="20"/>
          <w:vertAlign w:val="superscript"/>
          <w:lang w:val="en-US"/>
        </w:rPr>
        <w:t>1</w:t>
      </w:r>
    </w:p>
    <w:p w:rsidR="00B83840" w:rsidRPr="00D01ED8" w:rsidRDefault="00B83840" w:rsidP="00B83840">
      <w:pPr>
        <w:autoSpaceDE w:val="0"/>
        <w:autoSpaceDN w:val="0"/>
        <w:adjustRightInd w:val="0"/>
        <w:spacing w:after="0" w:line="360" w:lineRule="auto"/>
        <w:jc w:val="both"/>
        <w:rPr>
          <w:rFonts w:ascii="Times New Roman" w:hAnsi="Times New Roman" w:cs="Times New Roman"/>
          <w:i/>
          <w:iCs/>
          <w:sz w:val="20"/>
          <w:szCs w:val="20"/>
          <w:lang w:val="en-US"/>
        </w:rPr>
      </w:pPr>
    </w:p>
    <w:p w:rsidR="00B83840" w:rsidRPr="00D01ED8" w:rsidRDefault="00B83840" w:rsidP="00B83840">
      <w:pPr>
        <w:autoSpaceDE w:val="0"/>
        <w:autoSpaceDN w:val="0"/>
        <w:adjustRightInd w:val="0"/>
        <w:spacing w:after="0" w:line="360" w:lineRule="auto"/>
        <w:jc w:val="both"/>
        <w:rPr>
          <w:rFonts w:ascii="Times New Roman" w:hAnsi="Times New Roman" w:cs="Times New Roman"/>
          <w:bCs/>
          <w:iCs/>
          <w:sz w:val="20"/>
          <w:szCs w:val="20"/>
          <w:lang w:val="en-US"/>
        </w:rPr>
      </w:pPr>
      <w:r w:rsidRPr="00D01ED8">
        <w:rPr>
          <w:rFonts w:ascii="Times New Roman" w:hAnsi="Times New Roman" w:cs="Times New Roman"/>
          <w:iCs/>
          <w:sz w:val="20"/>
          <w:szCs w:val="20"/>
          <w:vertAlign w:val="superscript"/>
          <w:lang w:val="en-US"/>
        </w:rPr>
        <w:t>1</w:t>
      </w:r>
      <w:r w:rsidRPr="00D01ED8">
        <w:rPr>
          <w:rFonts w:ascii="Times New Roman" w:hAnsi="Times New Roman" w:cs="Times New Roman"/>
          <w:bCs/>
          <w:iCs/>
          <w:sz w:val="20"/>
          <w:szCs w:val="20"/>
          <w:lang w:val="en-US"/>
        </w:rPr>
        <w:t xml:space="preserve"> Service of Bone Diseases, Geneva University Hospitals and Faculty of Medicine, Geneva, Switzerland</w:t>
      </w:r>
    </w:p>
    <w:p w:rsidR="00B83840" w:rsidRPr="00D01ED8" w:rsidRDefault="00B83840" w:rsidP="00B83840">
      <w:pPr>
        <w:autoSpaceDE w:val="0"/>
        <w:autoSpaceDN w:val="0"/>
        <w:adjustRightInd w:val="0"/>
        <w:spacing w:after="0" w:line="360" w:lineRule="auto"/>
        <w:jc w:val="both"/>
        <w:rPr>
          <w:rFonts w:ascii="Times New Roman" w:hAnsi="Times New Roman" w:cs="Times New Roman"/>
          <w:bCs/>
          <w:iCs/>
          <w:sz w:val="20"/>
          <w:szCs w:val="20"/>
          <w:lang w:val="en-US"/>
        </w:rPr>
      </w:pPr>
      <w:r w:rsidRPr="00D01ED8">
        <w:rPr>
          <w:rFonts w:ascii="Times New Roman" w:hAnsi="Times New Roman" w:cs="Times New Roman"/>
          <w:iCs/>
          <w:sz w:val="20"/>
          <w:szCs w:val="20"/>
          <w:vertAlign w:val="superscript"/>
          <w:lang w:val="en-US"/>
        </w:rPr>
        <w:t>2</w:t>
      </w:r>
      <w:r w:rsidRPr="00D01ED8">
        <w:rPr>
          <w:rFonts w:ascii="Times New Roman" w:hAnsi="Times New Roman" w:cs="Times New Roman"/>
          <w:bCs/>
          <w:iCs/>
          <w:sz w:val="20"/>
          <w:szCs w:val="20"/>
          <w:lang w:val="en-US"/>
        </w:rPr>
        <w:t xml:space="preserve"> </w:t>
      </w:r>
      <w:r w:rsidRPr="00D01ED8">
        <w:rPr>
          <w:rFonts w:ascii="Times New Roman" w:hAnsi="Times New Roman" w:cs="Times New Roman"/>
          <w:color w:val="212121"/>
          <w:sz w:val="20"/>
          <w:szCs w:val="20"/>
          <w:lang w:val="en"/>
        </w:rPr>
        <w:t>Metabolic Bone Diseases Unit, Department of Surgery and Translational Medicine, University of Florence, Florence, Italy</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color w:val="212121"/>
          <w:sz w:val="20"/>
          <w:szCs w:val="20"/>
          <w:vertAlign w:val="superscript"/>
          <w:lang w:val="en"/>
        </w:rPr>
        <w:t xml:space="preserve">3 </w:t>
      </w:r>
      <w:r w:rsidRPr="00D01ED8">
        <w:rPr>
          <w:rFonts w:ascii="Times New Roman" w:hAnsi="Times New Roman" w:cs="Times New Roman"/>
          <w:color w:val="212121"/>
          <w:sz w:val="20"/>
          <w:szCs w:val="20"/>
          <w:lang w:val="en"/>
        </w:rPr>
        <w:t>Department of Clinical Chemistry, University of Liege, CHU de Liege, Liege, Belgium.</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iCs/>
          <w:sz w:val="20"/>
          <w:szCs w:val="20"/>
          <w:vertAlign w:val="superscript"/>
          <w:lang w:val="en-US"/>
        </w:rPr>
        <w:t xml:space="preserve">4 </w:t>
      </w:r>
      <w:r w:rsidRPr="00D01ED8">
        <w:rPr>
          <w:rFonts w:ascii="Times New Roman" w:hAnsi="Times New Roman" w:cs="Times New Roman"/>
          <w:sz w:val="20"/>
          <w:szCs w:val="20"/>
          <w:lang w:val="en-US"/>
        </w:rPr>
        <w:t>MRC Lifecourse Epidemiology Unit, University of Southampton, Southampton, UK. NIHR Southampton Biomedical Research Centre, University of Southampton and University Hospital Southampton NHS Foundation Trust, Southampton, UK</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color w:val="212121"/>
          <w:sz w:val="20"/>
          <w:szCs w:val="20"/>
          <w:vertAlign w:val="superscript"/>
          <w:lang w:val="en"/>
        </w:rPr>
        <w:t xml:space="preserve">5 </w:t>
      </w:r>
      <w:r w:rsidRPr="00D01ED8">
        <w:rPr>
          <w:rFonts w:ascii="Times New Roman" w:hAnsi="Times New Roman" w:cs="Times New Roman"/>
          <w:bCs/>
          <w:iCs/>
          <w:sz w:val="20"/>
          <w:szCs w:val="20"/>
          <w:lang w:val="en-US"/>
        </w:rPr>
        <w:t>Department of Medical and Surgical Specialties and Dentistry, University of Campania “Luigi Vanvitelli”, Naples, Italy</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iCs/>
          <w:sz w:val="20"/>
          <w:szCs w:val="20"/>
          <w:vertAlign w:val="superscript"/>
          <w:lang w:val="en-US"/>
        </w:rPr>
        <w:t>6</w:t>
      </w:r>
      <w:r w:rsidRPr="00D01ED8">
        <w:rPr>
          <w:rFonts w:ascii="Times New Roman" w:hAnsi="Times New Roman" w:cs="Times New Roman"/>
          <w:sz w:val="20"/>
          <w:szCs w:val="20"/>
          <w:lang w:val="en-US"/>
        </w:rPr>
        <w:t xml:space="preserve"> UKNIHR Oxford Biomedical Research Centre, University of Oxford, UK</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color w:val="212121"/>
          <w:sz w:val="20"/>
          <w:szCs w:val="20"/>
          <w:vertAlign w:val="superscript"/>
          <w:lang w:val="en"/>
        </w:rPr>
        <w:t xml:space="preserve">7 </w:t>
      </w:r>
      <w:r w:rsidRPr="00D01ED8">
        <w:rPr>
          <w:rFonts w:ascii="Times New Roman" w:hAnsi="Times New Roman" w:cs="Times New Roman"/>
          <w:color w:val="212121"/>
          <w:sz w:val="20"/>
          <w:szCs w:val="20"/>
          <w:lang w:val="en"/>
        </w:rPr>
        <w:t>Service of Orthopaedics and Trauma Surgery</w:t>
      </w:r>
      <w:r w:rsidRPr="00D01ED8">
        <w:rPr>
          <w:rFonts w:ascii="Times New Roman" w:hAnsi="Times New Roman" w:cs="Times New Roman"/>
          <w:bCs/>
          <w:iCs/>
          <w:sz w:val="20"/>
          <w:szCs w:val="20"/>
          <w:lang w:val="en-US"/>
        </w:rPr>
        <w:t>, Geneva University Hospitals and Faculty of Medicine, Geneva, Switzerland</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color w:val="212121"/>
          <w:sz w:val="20"/>
          <w:szCs w:val="20"/>
          <w:vertAlign w:val="superscript"/>
          <w:lang w:val="en"/>
        </w:rPr>
        <w:t xml:space="preserve">8 </w:t>
      </w:r>
      <w:r w:rsidRPr="00D01ED8">
        <w:rPr>
          <w:rFonts w:ascii="Times New Roman" w:hAnsi="Times New Roman" w:cs="Times New Roman"/>
          <w:sz w:val="20"/>
          <w:szCs w:val="20"/>
          <w:lang w:val="en-US"/>
        </w:rPr>
        <w:t xml:space="preserve">Department of Physical Medicine and Rehabilitation, University and University Hospital of Liège, </w:t>
      </w:r>
      <w:r w:rsidRPr="00D01ED8">
        <w:rPr>
          <w:rFonts w:ascii="Times New Roman" w:hAnsi="Times New Roman" w:cs="Times New Roman"/>
          <w:sz w:val="20"/>
          <w:szCs w:val="20"/>
          <w:shd w:val="clear" w:color="auto" w:fill="FFFFFF"/>
          <w:lang w:val="en-US"/>
        </w:rPr>
        <w:t>Liège, Belgium</w:t>
      </w:r>
      <w:r w:rsidRPr="00D01ED8">
        <w:rPr>
          <w:rFonts w:ascii="Times New Roman" w:hAnsi="Times New Roman" w:cs="Times New Roman"/>
          <w:sz w:val="20"/>
          <w:szCs w:val="20"/>
          <w:lang w:val="en-US"/>
        </w:rPr>
        <w:t>.</w:t>
      </w:r>
    </w:p>
    <w:p w:rsidR="00B83840" w:rsidRPr="00D01ED8" w:rsidRDefault="00B83840" w:rsidP="00B83840">
      <w:pPr>
        <w:pStyle w:val="PlainText"/>
        <w:spacing w:line="360" w:lineRule="auto"/>
        <w:jc w:val="both"/>
        <w:rPr>
          <w:rFonts w:ascii="Times New Roman" w:hAnsi="Times New Roman" w:cs="Times New Roman"/>
          <w:lang w:val="en-US"/>
        </w:rPr>
      </w:pPr>
      <w:r w:rsidRPr="00D01ED8">
        <w:rPr>
          <w:rFonts w:ascii="Times New Roman" w:hAnsi="Times New Roman" w:cs="Times New Roman"/>
          <w:color w:val="212121"/>
          <w:vertAlign w:val="superscript"/>
          <w:lang w:val="en"/>
        </w:rPr>
        <w:t xml:space="preserve">9 </w:t>
      </w:r>
      <w:r w:rsidRPr="00D01ED8">
        <w:rPr>
          <w:rFonts w:ascii="Times New Roman" w:hAnsi="Times New Roman" w:cs="Times New Roman"/>
          <w:lang w:val="en-US"/>
        </w:rPr>
        <w:t>Department of Orthopaedic and Trauma Surgery, Campus Kemperhof, Community Clinics Middle Rhine, Koblenz,Germany</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iCs/>
          <w:sz w:val="20"/>
          <w:szCs w:val="20"/>
          <w:vertAlign w:val="superscript"/>
          <w:lang w:val="en-US"/>
        </w:rPr>
        <w:t xml:space="preserve">10 </w:t>
      </w:r>
      <w:r w:rsidRPr="00D01ED8">
        <w:rPr>
          <w:rFonts w:ascii="Times New Roman" w:hAnsi="Times New Roman" w:cs="Times New Roman"/>
          <w:sz w:val="20"/>
          <w:szCs w:val="20"/>
          <w:lang w:val="en-US"/>
        </w:rPr>
        <w:t>CNR Aging Branch-IN, Padua, Italy</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iCs/>
          <w:sz w:val="20"/>
          <w:szCs w:val="20"/>
          <w:vertAlign w:val="superscript"/>
          <w:lang w:val="en-US"/>
        </w:rPr>
        <w:t xml:space="preserve">11 </w:t>
      </w:r>
      <w:r w:rsidRPr="00D01ED8">
        <w:rPr>
          <w:rFonts w:ascii="Times New Roman" w:hAnsi="Times New Roman" w:cs="Times New Roman"/>
          <w:sz w:val="20"/>
          <w:szCs w:val="20"/>
          <w:lang w:val="en-US"/>
        </w:rPr>
        <w:t xml:space="preserve">Department of Orthopaedic and Rheumatological Rehabilitation, Rehazentrum am Meer, Bad Zwischenahn, Germany </w:t>
      </w:r>
    </w:p>
    <w:p w:rsidR="00B83840" w:rsidRPr="00D01ED8" w:rsidRDefault="00B83840" w:rsidP="00B83840">
      <w:pPr>
        <w:spacing w:after="0" w:line="360" w:lineRule="auto"/>
        <w:jc w:val="both"/>
        <w:rPr>
          <w:rFonts w:ascii="Times New Roman" w:hAnsi="Times New Roman" w:cs="Times New Roman"/>
          <w:bCs/>
          <w:sz w:val="20"/>
          <w:szCs w:val="20"/>
          <w:lang w:val="en-US"/>
        </w:rPr>
      </w:pPr>
      <w:r w:rsidRPr="00D01ED8">
        <w:rPr>
          <w:rFonts w:ascii="Times New Roman" w:hAnsi="Times New Roman" w:cs="Times New Roman"/>
          <w:iCs/>
          <w:sz w:val="20"/>
          <w:szCs w:val="20"/>
          <w:vertAlign w:val="superscript"/>
          <w:lang w:val="en-US"/>
        </w:rPr>
        <w:t xml:space="preserve">12 </w:t>
      </w:r>
      <w:r w:rsidRPr="00D01ED8">
        <w:rPr>
          <w:rFonts w:ascii="Times New Roman" w:hAnsi="Times New Roman" w:cs="Times New Roman"/>
          <w:bCs/>
          <w:sz w:val="20"/>
          <w:szCs w:val="20"/>
          <w:lang w:val="en-US"/>
        </w:rPr>
        <w:t>3</w:t>
      </w:r>
      <w:r w:rsidRPr="00D01ED8">
        <w:rPr>
          <w:rFonts w:ascii="Times New Roman" w:hAnsi="Times New Roman" w:cs="Times New Roman"/>
          <w:bCs/>
          <w:sz w:val="20"/>
          <w:szCs w:val="20"/>
          <w:vertAlign w:val="superscript"/>
          <w:lang w:val="en-US"/>
        </w:rPr>
        <w:t>rd</w:t>
      </w:r>
      <w:r w:rsidRPr="00D01ED8">
        <w:rPr>
          <w:rFonts w:ascii="Times New Roman" w:hAnsi="Times New Roman" w:cs="Times New Roman"/>
          <w:bCs/>
          <w:sz w:val="20"/>
          <w:szCs w:val="20"/>
          <w:lang w:val="en-US"/>
        </w:rPr>
        <w:t xml:space="preserve"> Orthopaedic Dept. Aristotle University of Thessaloniki Medical School, Papageorgiou General Hospital</w:t>
      </w:r>
    </w:p>
    <w:p w:rsidR="00B83840" w:rsidRPr="005460AC"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iCs/>
          <w:sz w:val="20"/>
          <w:szCs w:val="20"/>
          <w:vertAlign w:val="superscript"/>
          <w:lang w:val="en-US"/>
        </w:rPr>
        <w:t xml:space="preserve">13 </w:t>
      </w:r>
      <w:r w:rsidRPr="00D01ED8">
        <w:rPr>
          <w:rFonts w:ascii="Times New Roman" w:hAnsi="Times New Roman" w:cs="Times New Roman"/>
          <w:sz w:val="20"/>
          <w:szCs w:val="20"/>
          <w:lang w:val="en-US"/>
        </w:rPr>
        <w:t>Chair for Biomarkers of Chronic Diseases, Biochemistry Dept, College of Science King Saud University, Riyadh 11451, Saudi Arabia</w:t>
      </w:r>
    </w:p>
    <w:p w:rsidR="00B83840" w:rsidRPr="00D01ED8" w:rsidRDefault="005460AC" w:rsidP="00B83840">
      <w:pPr>
        <w:spacing w:after="0" w:line="360" w:lineRule="auto"/>
        <w:jc w:val="both"/>
        <w:rPr>
          <w:rFonts w:ascii="Times New Roman" w:hAnsi="Times New Roman" w:cs="Times New Roman"/>
          <w:color w:val="212121"/>
          <w:sz w:val="20"/>
          <w:szCs w:val="20"/>
          <w:lang w:val="en"/>
        </w:rPr>
      </w:pPr>
      <w:r>
        <w:rPr>
          <w:rFonts w:ascii="Times New Roman" w:hAnsi="Times New Roman" w:cs="Times New Roman"/>
          <w:iCs/>
          <w:sz w:val="20"/>
          <w:szCs w:val="20"/>
          <w:vertAlign w:val="superscript"/>
          <w:lang w:val="en-US"/>
        </w:rPr>
        <w:t>14</w:t>
      </w:r>
      <w:r w:rsidR="00B83840" w:rsidRPr="00D01ED8">
        <w:rPr>
          <w:rFonts w:ascii="Times New Roman" w:hAnsi="Times New Roman" w:cs="Times New Roman"/>
          <w:iCs/>
          <w:sz w:val="20"/>
          <w:szCs w:val="20"/>
          <w:vertAlign w:val="superscript"/>
          <w:lang w:val="en-US"/>
        </w:rPr>
        <w:t xml:space="preserve"> </w:t>
      </w:r>
      <w:r w:rsidR="00B83840" w:rsidRPr="00D01ED8">
        <w:rPr>
          <w:rFonts w:ascii="Times New Roman" w:hAnsi="Times New Roman" w:cs="Times New Roman"/>
          <w:color w:val="212121"/>
          <w:sz w:val="20"/>
          <w:szCs w:val="20"/>
          <w:lang w:val="en"/>
        </w:rPr>
        <w:t xml:space="preserve">University of Las Palmas de Gran Canaria, University Institute of Investigation on Biomedical Sciences (IUIBMS), Las Palmas de Gran Canaria, Canary Islands, Spain. </w:t>
      </w:r>
    </w:p>
    <w:p w:rsidR="00B83840" w:rsidRPr="00D01ED8" w:rsidRDefault="005460AC" w:rsidP="00B83840">
      <w:pPr>
        <w:spacing w:after="0" w:line="360" w:lineRule="auto"/>
        <w:jc w:val="both"/>
        <w:rPr>
          <w:rFonts w:ascii="Times New Roman" w:hAnsi="Times New Roman" w:cs="Times New Roman"/>
          <w:color w:val="212121"/>
          <w:sz w:val="20"/>
          <w:szCs w:val="20"/>
          <w:lang w:val="en"/>
        </w:rPr>
      </w:pPr>
      <w:r>
        <w:rPr>
          <w:rFonts w:ascii="Times New Roman" w:hAnsi="Times New Roman" w:cs="Times New Roman"/>
          <w:color w:val="212121"/>
          <w:sz w:val="20"/>
          <w:szCs w:val="20"/>
          <w:vertAlign w:val="superscript"/>
          <w:lang w:val="en"/>
        </w:rPr>
        <w:t>15</w:t>
      </w:r>
      <w:r w:rsidR="00B83840" w:rsidRPr="00D01ED8">
        <w:rPr>
          <w:rFonts w:ascii="Times New Roman" w:hAnsi="Times New Roman" w:cs="Times New Roman"/>
          <w:color w:val="212121"/>
          <w:sz w:val="20"/>
          <w:szCs w:val="20"/>
          <w:lang w:val="en"/>
        </w:rPr>
        <w:t xml:space="preserve"> Bone Metabolic Unit, Hospital University Insular, Las Palmas de Gran Canaria, Canary Islands, Spain. </w:t>
      </w:r>
    </w:p>
    <w:p w:rsidR="00B83840" w:rsidRPr="00D01ED8" w:rsidRDefault="005460AC" w:rsidP="00B83840">
      <w:pPr>
        <w:spacing w:after="0" w:line="360" w:lineRule="auto"/>
        <w:jc w:val="both"/>
        <w:rPr>
          <w:rFonts w:ascii="Times New Roman" w:hAnsi="Times New Roman" w:cs="Times New Roman"/>
          <w:color w:val="212121"/>
          <w:sz w:val="20"/>
          <w:szCs w:val="20"/>
          <w:lang w:val="en"/>
        </w:rPr>
      </w:pPr>
      <w:r>
        <w:rPr>
          <w:rFonts w:ascii="Times New Roman" w:hAnsi="Times New Roman" w:cs="Times New Roman"/>
          <w:iCs/>
          <w:sz w:val="20"/>
          <w:szCs w:val="20"/>
          <w:vertAlign w:val="superscript"/>
          <w:lang w:val="en-US"/>
        </w:rPr>
        <w:t>16</w:t>
      </w:r>
      <w:r w:rsidR="00B83840" w:rsidRPr="00D01ED8">
        <w:rPr>
          <w:rFonts w:ascii="Times New Roman" w:hAnsi="Times New Roman" w:cs="Times New Roman"/>
          <w:iCs/>
          <w:sz w:val="20"/>
          <w:szCs w:val="20"/>
          <w:vertAlign w:val="superscript"/>
          <w:lang w:val="en-US"/>
        </w:rPr>
        <w:t xml:space="preserve"> </w:t>
      </w:r>
      <w:r w:rsidR="00B83840" w:rsidRPr="00D01ED8">
        <w:rPr>
          <w:rFonts w:ascii="Times New Roman" w:hAnsi="Times New Roman" w:cs="Times New Roman"/>
          <w:color w:val="212121"/>
          <w:sz w:val="20"/>
          <w:szCs w:val="20"/>
          <w:lang w:val="en"/>
        </w:rPr>
        <w:t>Department of Orthopaedic and Trauma Surgery, University Hospital Basel, Spitalstrasse 21, 4031, Basel, Switzerland</w:t>
      </w:r>
    </w:p>
    <w:p w:rsidR="00B83840" w:rsidRPr="00D01ED8" w:rsidRDefault="005460AC" w:rsidP="00B83840">
      <w:pPr>
        <w:spacing w:after="0" w:line="360" w:lineRule="auto"/>
        <w:jc w:val="both"/>
        <w:rPr>
          <w:rFonts w:ascii="Times New Roman" w:eastAsia="Times New Roman" w:hAnsi="Times New Roman" w:cs="Times New Roman"/>
          <w:color w:val="212121"/>
          <w:sz w:val="20"/>
          <w:szCs w:val="20"/>
          <w:lang w:val="en" w:eastAsia="fr-CH"/>
        </w:rPr>
      </w:pPr>
      <w:r>
        <w:rPr>
          <w:rFonts w:ascii="Times New Roman" w:hAnsi="Times New Roman" w:cs="Times New Roman"/>
          <w:iCs/>
          <w:sz w:val="20"/>
          <w:szCs w:val="20"/>
          <w:vertAlign w:val="superscript"/>
          <w:lang w:val="en-US"/>
        </w:rPr>
        <w:t>17</w:t>
      </w:r>
      <w:r w:rsidR="00B83840" w:rsidRPr="00D01ED8">
        <w:rPr>
          <w:rFonts w:ascii="Times New Roman" w:hAnsi="Times New Roman" w:cs="Times New Roman"/>
          <w:iCs/>
          <w:sz w:val="20"/>
          <w:szCs w:val="20"/>
          <w:vertAlign w:val="superscript"/>
          <w:lang w:val="en-US"/>
        </w:rPr>
        <w:t xml:space="preserve"> </w:t>
      </w:r>
      <w:r w:rsidR="00B83840" w:rsidRPr="00D01ED8">
        <w:rPr>
          <w:rFonts w:ascii="Times New Roman" w:eastAsia="Times New Roman" w:hAnsi="Times New Roman" w:cs="Times New Roman"/>
          <w:color w:val="212121"/>
          <w:sz w:val="20"/>
          <w:szCs w:val="20"/>
          <w:lang w:val="en" w:eastAsia="fr-CH"/>
        </w:rPr>
        <w:t>Department of Clinical Sciences and Translational Medicine, Faculty of Medicine and Surgery, "Tor Vergata" University of Rome, Via Montpellier 1, 00133 Rome, Italy.</w:t>
      </w:r>
    </w:p>
    <w:p w:rsidR="00B83840" w:rsidRPr="00D01ED8" w:rsidRDefault="005460AC" w:rsidP="00B83840">
      <w:pPr>
        <w:spacing w:after="0" w:line="360" w:lineRule="auto"/>
        <w:jc w:val="both"/>
        <w:rPr>
          <w:rFonts w:ascii="Times New Roman" w:hAnsi="Times New Roman" w:cs="Times New Roman"/>
          <w:color w:val="212121"/>
          <w:sz w:val="20"/>
          <w:szCs w:val="20"/>
          <w:lang w:val="en"/>
        </w:rPr>
      </w:pPr>
      <w:r>
        <w:rPr>
          <w:rFonts w:ascii="Times New Roman" w:hAnsi="Times New Roman" w:cs="Times New Roman"/>
          <w:iCs/>
          <w:sz w:val="20"/>
          <w:szCs w:val="20"/>
          <w:vertAlign w:val="superscript"/>
          <w:lang w:val="en"/>
        </w:rPr>
        <w:t>18</w:t>
      </w:r>
      <w:r w:rsidR="00B83840" w:rsidRPr="00D01ED8">
        <w:rPr>
          <w:rFonts w:ascii="Times New Roman" w:hAnsi="Times New Roman" w:cs="Times New Roman"/>
          <w:iCs/>
          <w:sz w:val="20"/>
          <w:szCs w:val="20"/>
          <w:vertAlign w:val="superscript"/>
          <w:lang w:val="en-US"/>
        </w:rPr>
        <w:t xml:space="preserve"> </w:t>
      </w:r>
      <w:r w:rsidR="00B83840" w:rsidRPr="00D01ED8">
        <w:rPr>
          <w:rFonts w:ascii="Times New Roman" w:hAnsi="Times New Roman" w:cs="Times New Roman"/>
          <w:color w:val="212121"/>
          <w:sz w:val="20"/>
          <w:szCs w:val="20"/>
          <w:lang w:val="en"/>
        </w:rPr>
        <w:t>Department of Public Health, Epidemiology and Health Economics, University of Liège, Liège, Belgium.</w:t>
      </w:r>
    </w:p>
    <w:p w:rsidR="0050599C" w:rsidRDefault="0050599C" w:rsidP="005460AC">
      <w:pPr>
        <w:spacing w:after="0" w:line="360" w:lineRule="auto"/>
        <w:jc w:val="both"/>
        <w:rPr>
          <w:rFonts w:ascii="Times New Roman" w:hAnsi="Times New Roman" w:cs="Times New Roman"/>
          <w:sz w:val="20"/>
          <w:szCs w:val="20"/>
          <w:lang w:val="en"/>
        </w:rPr>
      </w:pPr>
    </w:p>
    <w:p w:rsidR="00B50842" w:rsidRDefault="00B50842" w:rsidP="0050599C">
      <w:pPr>
        <w:spacing w:after="0" w:line="360" w:lineRule="auto"/>
        <w:jc w:val="both"/>
        <w:rPr>
          <w:rFonts w:ascii="Times New Roman" w:hAnsi="Times New Roman" w:cs="Times New Roman"/>
          <w:sz w:val="20"/>
          <w:szCs w:val="20"/>
          <w:lang w:val="en"/>
        </w:rPr>
      </w:pPr>
    </w:p>
    <w:p w:rsidR="001A00CD" w:rsidRPr="0050599C" w:rsidRDefault="007F1482" w:rsidP="0050599C">
      <w:pPr>
        <w:spacing w:after="0" w:line="360" w:lineRule="auto"/>
        <w:jc w:val="both"/>
        <w:rPr>
          <w:rFonts w:ascii="Times New Roman" w:hAnsi="Times New Roman" w:cs="Times New Roman"/>
          <w:color w:val="212121"/>
          <w:sz w:val="20"/>
          <w:szCs w:val="20"/>
          <w:lang w:val="en"/>
        </w:rPr>
      </w:pPr>
      <w:r w:rsidRPr="00D01ED8">
        <w:rPr>
          <w:rFonts w:ascii="Times New Roman" w:hAnsi="Times New Roman" w:cs="Times New Roman"/>
          <w:sz w:val="20"/>
          <w:szCs w:val="20"/>
          <w:lang w:val="en"/>
        </w:rPr>
        <w:lastRenderedPageBreak/>
        <w:t>Corresponding author:</w:t>
      </w:r>
    </w:p>
    <w:p w:rsidR="00B83840" w:rsidRPr="00D01ED8" w:rsidRDefault="007F1482" w:rsidP="00B83840">
      <w:pPr>
        <w:spacing w:after="0" w:line="360" w:lineRule="auto"/>
        <w:rPr>
          <w:rFonts w:ascii="Times New Roman" w:hAnsi="Times New Roman" w:cs="Times New Roman"/>
          <w:sz w:val="20"/>
          <w:szCs w:val="20"/>
          <w:lang w:val="en"/>
        </w:rPr>
      </w:pPr>
      <w:r w:rsidRPr="00D01ED8">
        <w:rPr>
          <w:rFonts w:ascii="Times New Roman" w:hAnsi="Times New Roman" w:cs="Times New Roman"/>
          <w:sz w:val="20"/>
          <w:szCs w:val="20"/>
          <w:lang w:val="en"/>
        </w:rPr>
        <w:t>Thierry Chevalley</w:t>
      </w:r>
    </w:p>
    <w:p w:rsidR="007F1482" w:rsidRPr="00D01ED8" w:rsidRDefault="007F1482" w:rsidP="007F1482">
      <w:pPr>
        <w:autoSpaceDE w:val="0"/>
        <w:autoSpaceDN w:val="0"/>
        <w:adjustRightInd w:val="0"/>
        <w:spacing w:after="0" w:line="360" w:lineRule="auto"/>
        <w:jc w:val="both"/>
        <w:rPr>
          <w:rFonts w:ascii="Times New Roman" w:hAnsi="Times New Roman" w:cs="Times New Roman"/>
          <w:bCs/>
          <w:iCs/>
          <w:sz w:val="20"/>
          <w:szCs w:val="20"/>
          <w:lang w:val="en-US"/>
        </w:rPr>
      </w:pPr>
      <w:r w:rsidRPr="00D01ED8">
        <w:rPr>
          <w:rFonts w:ascii="Times New Roman" w:hAnsi="Times New Roman" w:cs="Times New Roman"/>
          <w:bCs/>
          <w:iCs/>
          <w:sz w:val="20"/>
          <w:szCs w:val="20"/>
          <w:lang w:val="en-US"/>
        </w:rPr>
        <w:t>Service of Bone Diseases, Geneva University Hospitals and Faculty of Medicine, Geneva, Switzerland</w:t>
      </w:r>
    </w:p>
    <w:p w:rsidR="007F1482" w:rsidRPr="00D01ED8" w:rsidRDefault="007F2941" w:rsidP="007F1482">
      <w:pPr>
        <w:autoSpaceDE w:val="0"/>
        <w:autoSpaceDN w:val="0"/>
        <w:adjustRightInd w:val="0"/>
        <w:spacing w:after="0" w:line="360" w:lineRule="auto"/>
        <w:jc w:val="both"/>
        <w:rPr>
          <w:rFonts w:ascii="Times New Roman" w:hAnsi="Times New Roman" w:cs="Times New Roman"/>
          <w:bCs/>
          <w:iCs/>
          <w:sz w:val="20"/>
          <w:szCs w:val="20"/>
          <w:lang w:val="en-US"/>
        </w:rPr>
      </w:pPr>
      <w:hyperlink r:id="rId8" w:history="1">
        <w:r w:rsidR="007F1482" w:rsidRPr="00D01ED8">
          <w:rPr>
            <w:rStyle w:val="Hyperlink"/>
            <w:rFonts w:ascii="Times New Roman" w:hAnsi="Times New Roman" w:cs="Times New Roman"/>
            <w:bCs/>
            <w:iCs/>
            <w:sz w:val="20"/>
            <w:szCs w:val="20"/>
            <w:lang w:val="en-US"/>
          </w:rPr>
          <w:t>Thierry.chevalley@hcuge.ch</w:t>
        </w:r>
      </w:hyperlink>
    </w:p>
    <w:p w:rsidR="007F1482" w:rsidRPr="00D01ED8" w:rsidRDefault="007F1482" w:rsidP="007F1482">
      <w:pPr>
        <w:autoSpaceDE w:val="0"/>
        <w:autoSpaceDN w:val="0"/>
        <w:adjustRightInd w:val="0"/>
        <w:spacing w:after="0" w:line="360" w:lineRule="auto"/>
        <w:jc w:val="both"/>
        <w:rPr>
          <w:rFonts w:ascii="Times New Roman" w:hAnsi="Times New Roman" w:cs="Times New Roman"/>
          <w:bCs/>
          <w:iCs/>
          <w:sz w:val="20"/>
          <w:szCs w:val="20"/>
          <w:lang w:val="en-US"/>
        </w:rPr>
      </w:pPr>
      <w:r w:rsidRPr="00D01ED8">
        <w:rPr>
          <w:rFonts w:ascii="Times New Roman" w:hAnsi="Times New Roman" w:cs="Times New Roman"/>
          <w:bCs/>
          <w:iCs/>
          <w:sz w:val="20"/>
          <w:szCs w:val="20"/>
          <w:lang w:val="en-US"/>
        </w:rPr>
        <w:t>ORCID: 0000-0003-3338-1148</w:t>
      </w:r>
    </w:p>
    <w:p w:rsidR="007F1482" w:rsidRDefault="007F1482" w:rsidP="00B83840">
      <w:pPr>
        <w:spacing w:after="0" w:line="360" w:lineRule="auto"/>
        <w:rPr>
          <w:rFonts w:ascii="Times New Roman" w:hAnsi="Times New Roman" w:cs="Times New Roman"/>
          <w:sz w:val="20"/>
          <w:szCs w:val="20"/>
          <w:lang w:val="en"/>
        </w:rPr>
      </w:pPr>
    </w:p>
    <w:p w:rsidR="00B50842" w:rsidRPr="00D01ED8" w:rsidRDefault="00B50842" w:rsidP="00B50842">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Acknowledgements</w:t>
      </w:r>
    </w:p>
    <w:p w:rsidR="00B50842" w:rsidRPr="00F025DF" w:rsidRDefault="00B50842" w:rsidP="00B50842">
      <w:pPr>
        <w:spacing w:line="360" w:lineRule="auto"/>
        <w:jc w:val="both"/>
        <w:rPr>
          <w:rFonts w:ascii="Times New Roman" w:hAnsi="Times New Roman" w:cs="Times New Roman"/>
          <w:sz w:val="20"/>
          <w:szCs w:val="20"/>
          <w:lang w:val="en-US"/>
        </w:rPr>
      </w:pPr>
      <w:r w:rsidRPr="004559C1">
        <w:rPr>
          <w:rFonts w:ascii="Times New Roman" w:eastAsia="Times New Roman" w:hAnsi="Times New Roman" w:cs="Times New Roman"/>
          <w:iCs/>
          <w:color w:val="000000"/>
          <w:sz w:val="20"/>
          <w:szCs w:val="20"/>
          <w:lang w:val="en-US" w:eastAsia="zh-CN"/>
        </w:rPr>
        <w:t>The Working Group was entirely funded by the ESCEO. The ESCEO receives Unrestricted Educational Grants, to support its educational and scientific activities, from non-governmental organizations, not-for-profit organizations, non-commercial and corporate partners. The choice of topics, participants, content and agenda of the Working Groups, as well as the writing, editing, submission and reviewing of the manuscript are under the sole responsibility of the ESCEO, without any influence from third parties</w:t>
      </w:r>
      <w:r w:rsidRPr="00CF48AF">
        <w:rPr>
          <w:rFonts w:ascii="Times New Roman" w:eastAsia="Times New Roman" w:hAnsi="Times New Roman" w:cs="Times New Roman"/>
          <w:color w:val="000000"/>
          <w:sz w:val="20"/>
          <w:szCs w:val="20"/>
          <w:lang w:val="en-US" w:eastAsia="zh-CN"/>
        </w:rPr>
        <w:t>.</w:t>
      </w:r>
    </w:p>
    <w:p w:rsidR="00B50842" w:rsidRPr="00D01ED8" w:rsidRDefault="00B50842" w:rsidP="00B50842">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Mini abstract</w:t>
      </w:r>
    </w:p>
    <w:p w:rsidR="00B50842" w:rsidRPr="00B50842" w:rsidRDefault="00B50842" w:rsidP="00B50842">
      <w:pPr>
        <w:spacing w:line="360" w:lineRule="auto"/>
        <w:jc w:val="both"/>
        <w:rPr>
          <w:rFonts w:ascii="Times New Roman" w:hAnsi="Times New Roman" w:cs="Times New Roman"/>
          <w:b/>
          <w:sz w:val="20"/>
          <w:szCs w:val="20"/>
          <w:lang w:val="en-US"/>
        </w:rPr>
      </w:pPr>
      <w:r w:rsidRPr="00D01ED8">
        <w:rPr>
          <w:rFonts w:ascii="Times New Roman" w:hAnsi="Times New Roman" w:cs="Times New Roman"/>
          <w:sz w:val="20"/>
          <w:szCs w:val="20"/>
          <w:lang w:val="en-US"/>
        </w:rPr>
        <w:t>Vitamin D plays a significant role in</w:t>
      </w:r>
      <w:r w:rsidRPr="00D01ED8">
        <w:rPr>
          <w:rFonts w:ascii="Times New Roman" w:hAnsi="Times New Roman" w:cs="Times New Roman"/>
          <w:b/>
          <w:sz w:val="20"/>
          <w:szCs w:val="20"/>
          <w:lang w:val="en-US"/>
        </w:rPr>
        <w:t xml:space="preserve"> </w:t>
      </w:r>
      <w:r w:rsidRPr="00D01ED8">
        <w:rPr>
          <w:rFonts w:ascii="Times New Roman" w:hAnsi="Times New Roman" w:cs="Times New Roman"/>
          <w:sz w:val="20"/>
          <w:szCs w:val="20"/>
          <w:lang w:val="en-US"/>
        </w:rPr>
        <w:t xml:space="preserve">the pathophysiology and healing of fragility fractures, and in rehabilitation after fracture. Correction of vitamin D deficiency should be one of the main outcomes in Fracture Liaison Services. </w:t>
      </w:r>
    </w:p>
    <w:p w:rsidR="00F951EB" w:rsidRPr="00D01ED8" w:rsidRDefault="00F951EB" w:rsidP="00F951EB">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 xml:space="preserve">Abstract </w:t>
      </w:r>
    </w:p>
    <w:p w:rsidR="00F951EB" w:rsidRPr="00D01ED8" w:rsidRDefault="00F951EB" w:rsidP="00F951EB">
      <w:pPr>
        <w:spacing w:after="0" w:line="360" w:lineRule="auto"/>
        <w:jc w:val="both"/>
        <w:rPr>
          <w:rFonts w:ascii="Times New Roman" w:hAnsi="Times New Roman" w:cs="Times New Roman"/>
          <w:i/>
          <w:sz w:val="20"/>
          <w:szCs w:val="20"/>
          <w:lang w:val="en-US"/>
        </w:rPr>
      </w:pPr>
      <w:r w:rsidRPr="00D01ED8">
        <w:rPr>
          <w:rFonts w:ascii="Times New Roman" w:hAnsi="Times New Roman" w:cs="Times New Roman"/>
          <w:sz w:val="20"/>
          <w:szCs w:val="20"/>
          <w:lang w:val="en-US"/>
        </w:rPr>
        <w:t>In this narrative review, the role of vitamin D deficiency in the pathophysiology, healing of fragility fractures and rehabilitation is discussed.</w:t>
      </w:r>
      <w:r w:rsidRPr="00D01ED8">
        <w:rPr>
          <w:rFonts w:ascii="Times New Roman" w:hAnsi="Times New Roman" w:cs="Times New Roman"/>
          <w:i/>
          <w:sz w:val="20"/>
          <w:szCs w:val="20"/>
          <w:lang w:val="en-US"/>
        </w:rPr>
        <w:t xml:space="preserve"> </w:t>
      </w:r>
      <w:r w:rsidRPr="00D01ED8">
        <w:rPr>
          <w:rFonts w:ascii="Times New Roman" w:hAnsi="Times New Roman" w:cs="Times New Roman"/>
          <w:sz w:val="20"/>
          <w:szCs w:val="20"/>
          <w:lang w:val="en-US"/>
        </w:rPr>
        <w:t xml:space="preserve">Vitamin D status can be assessed by measuring serum 25(OH)-vitamin D level with standardized assays. </w:t>
      </w:r>
      <w:r w:rsidRPr="00D01ED8">
        <w:rPr>
          <w:rFonts w:ascii="Times New Roman" w:hAnsi="Times New Roman" w:cs="Times New Roman"/>
          <w:color w:val="222222"/>
          <w:sz w:val="20"/>
          <w:szCs w:val="20"/>
          <w:lang w:val="en"/>
        </w:rPr>
        <w:t>There is a high prevalence of vitamin D insufficiency (</w:t>
      </w:r>
      <w:r w:rsidRPr="00D01ED8">
        <w:rPr>
          <w:rFonts w:ascii="Times New Roman" w:hAnsi="Times New Roman" w:cs="Times New Roman"/>
          <w:sz w:val="20"/>
          <w:szCs w:val="20"/>
          <w:lang w:val="en-US"/>
        </w:rPr>
        <w:t xml:space="preserve">25(OH)D &lt;50 nmol/l (i.e. 20 ng/mL)) </w:t>
      </w:r>
      <w:r w:rsidRPr="00D01ED8">
        <w:rPr>
          <w:rFonts w:ascii="Times New Roman" w:hAnsi="Times New Roman" w:cs="Times New Roman"/>
          <w:color w:val="222222"/>
          <w:sz w:val="20"/>
          <w:szCs w:val="20"/>
          <w:lang w:val="en"/>
        </w:rPr>
        <w:t>or deficiency (</w:t>
      </w:r>
      <w:r w:rsidRPr="00D01ED8">
        <w:rPr>
          <w:rFonts w:ascii="Times New Roman" w:hAnsi="Times New Roman" w:cs="Times New Roman"/>
          <w:sz w:val="20"/>
          <w:szCs w:val="20"/>
          <w:lang w:val="en-US"/>
        </w:rPr>
        <w:t xml:space="preserve">25(OH)D &lt;25 nmol/l (i.e. 10 ng/mL)) </w:t>
      </w:r>
      <w:r w:rsidRPr="00D01ED8">
        <w:rPr>
          <w:rFonts w:ascii="Times New Roman" w:hAnsi="Times New Roman" w:cs="Times New Roman"/>
          <w:color w:val="222222"/>
          <w:sz w:val="20"/>
          <w:szCs w:val="20"/>
          <w:lang w:val="en"/>
        </w:rPr>
        <w:t xml:space="preserve">in patients with fragility fractures and especially in those with a hip fracture. </w:t>
      </w:r>
      <w:r w:rsidRPr="00D01ED8">
        <w:rPr>
          <w:rFonts w:ascii="Times New Roman" w:hAnsi="Times New Roman" w:cs="Times New Roman"/>
          <w:sz w:val="20"/>
          <w:szCs w:val="20"/>
          <w:lang w:val="en-US"/>
        </w:rPr>
        <w:t xml:space="preserve">The evidence on the effects of vitamin D deficiency and/or vitamin D supplementation on fracture healing and material osseointegration is still limited. However, it appears that vitamin D have a rather positive influence on these processes. The Fracture Liaison Service (FLS) model can help to inform orthopedic surgeons, all care givers and fractured patients about the importance of </w:t>
      </w:r>
      <w:r w:rsidR="00B06403">
        <w:rPr>
          <w:rFonts w:ascii="Times New Roman" w:hAnsi="Times New Roman" w:cs="Times New Roman"/>
          <w:sz w:val="20"/>
          <w:szCs w:val="20"/>
          <w:lang w:val="en-US"/>
        </w:rPr>
        <w:t xml:space="preserve">optimal </w:t>
      </w:r>
      <w:r w:rsidRPr="00D01ED8">
        <w:rPr>
          <w:rFonts w:ascii="Times New Roman" w:hAnsi="Times New Roman" w:cs="Times New Roman"/>
          <w:sz w:val="20"/>
          <w:szCs w:val="20"/>
          <w:lang w:val="en-US"/>
        </w:rPr>
        <w:t xml:space="preserve">vitamin D status in the management of patients with fragility fractures. Therefore, vitamin D status should be included in </w:t>
      </w:r>
      <w:r w:rsidRPr="00D01ED8">
        <w:rPr>
          <w:rFonts w:ascii="Times New Roman" w:hAnsi="Times New Roman" w:cs="Times New Roman"/>
          <w:sz w:val="20"/>
          <w:szCs w:val="20"/>
          <w:lang w:val="en"/>
        </w:rPr>
        <w:t>Capture the Fracture® program as an outcome of FLS</w:t>
      </w:r>
      <w:r w:rsidRPr="00D01ED8">
        <w:rPr>
          <w:rFonts w:ascii="Times New Roman" w:hAnsi="Times New Roman" w:cs="Times New Roman"/>
          <w:sz w:val="20"/>
          <w:szCs w:val="20"/>
          <w:lang w:val="en-US"/>
        </w:rPr>
        <w:t xml:space="preserve"> in addition to Dual-energy X-ray absorptiometry (DXA) and specific antiosteoporosis medication.</w:t>
      </w:r>
      <w:r w:rsidRPr="00D01ED8">
        <w:rPr>
          <w:rFonts w:ascii="Times New Roman" w:hAnsi="Times New Roman" w:cs="Times New Roman"/>
          <w:i/>
          <w:sz w:val="20"/>
          <w:szCs w:val="20"/>
          <w:lang w:val="en-US"/>
        </w:rPr>
        <w:t xml:space="preserve"> </w:t>
      </w:r>
    </w:p>
    <w:p w:rsidR="00F951EB" w:rsidRDefault="00F951EB" w:rsidP="00F951EB">
      <w:pPr>
        <w:spacing w:after="0" w:line="360" w:lineRule="auto"/>
        <w:rPr>
          <w:rFonts w:ascii="Times New Roman" w:hAnsi="Times New Roman" w:cs="Times New Roman"/>
          <w:sz w:val="20"/>
          <w:szCs w:val="20"/>
          <w:lang w:val="en-US"/>
        </w:rPr>
      </w:pPr>
    </w:p>
    <w:p w:rsidR="00F951EB" w:rsidRPr="00851B7D" w:rsidRDefault="00F951EB" w:rsidP="00F951EB">
      <w:pPr>
        <w:spacing w:after="0" w:line="360" w:lineRule="auto"/>
        <w:rPr>
          <w:rFonts w:ascii="Times New Roman" w:hAnsi="Times New Roman" w:cs="Times New Roman"/>
          <w:b/>
          <w:sz w:val="20"/>
          <w:szCs w:val="20"/>
          <w:lang w:val="en-US"/>
        </w:rPr>
      </w:pPr>
      <w:r w:rsidRPr="00851B7D">
        <w:rPr>
          <w:rFonts w:ascii="Times New Roman" w:hAnsi="Times New Roman" w:cs="Times New Roman"/>
          <w:b/>
          <w:sz w:val="20"/>
          <w:szCs w:val="20"/>
          <w:lang w:val="en-US"/>
        </w:rPr>
        <w:t xml:space="preserve">Keywords: </w:t>
      </w:r>
      <w:r w:rsidRPr="00851B7D">
        <w:rPr>
          <w:rFonts w:ascii="Times New Roman" w:hAnsi="Times New Roman" w:cs="Times New Roman"/>
          <w:sz w:val="20"/>
          <w:szCs w:val="20"/>
          <w:lang w:val="en-US"/>
        </w:rPr>
        <w:t>vitamin D</w:t>
      </w:r>
      <w:r>
        <w:rPr>
          <w:rFonts w:ascii="Times New Roman" w:hAnsi="Times New Roman" w:cs="Times New Roman"/>
          <w:sz w:val="20"/>
          <w:szCs w:val="20"/>
          <w:lang w:val="en-US"/>
        </w:rPr>
        <w:t>; fragility fracture; fracture healing; rehabilitation; fracture liaison service</w:t>
      </w:r>
    </w:p>
    <w:p w:rsidR="00F951EB" w:rsidRDefault="00F951EB" w:rsidP="00F951EB">
      <w:pPr>
        <w:spacing w:after="0" w:line="360" w:lineRule="auto"/>
        <w:jc w:val="both"/>
        <w:rPr>
          <w:rFonts w:ascii="Times New Roman" w:hAnsi="Times New Roman" w:cs="Times New Roman"/>
          <w:b/>
          <w:sz w:val="20"/>
          <w:szCs w:val="20"/>
          <w:lang w:val="en-US"/>
        </w:rPr>
      </w:pPr>
    </w:p>
    <w:p w:rsidR="00F951EB" w:rsidRPr="00851B7D" w:rsidRDefault="00F951EB" w:rsidP="00F951EB">
      <w:pPr>
        <w:spacing w:after="0" w:line="360" w:lineRule="auto"/>
        <w:jc w:val="both"/>
        <w:rPr>
          <w:rFonts w:ascii="Times New Roman" w:hAnsi="Times New Roman" w:cs="Times New Roman"/>
          <w:b/>
          <w:sz w:val="20"/>
          <w:szCs w:val="20"/>
          <w:lang w:val="en-US"/>
        </w:rPr>
      </w:pPr>
      <w:r w:rsidRPr="00851B7D">
        <w:rPr>
          <w:rFonts w:ascii="Times New Roman" w:hAnsi="Times New Roman" w:cs="Times New Roman"/>
          <w:b/>
          <w:sz w:val="20"/>
          <w:szCs w:val="20"/>
          <w:lang w:val="en-US"/>
        </w:rPr>
        <w:t>Disclosures</w:t>
      </w:r>
    </w:p>
    <w:p w:rsidR="00F951EB" w:rsidRPr="00851B7D" w:rsidRDefault="00F951EB" w:rsidP="00F951EB">
      <w:pPr>
        <w:spacing w:after="0" w:line="360" w:lineRule="auto"/>
        <w:jc w:val="both"/>
        <w:rPr>
          <w:rFonts w:ascii="Times New Roman" w:hAnsi="Times New Roman" w:cs="Times New Roman"/>
          <w:sz w:val="20"/>
          <w:szCs w:val="20"/>
          <w:lang w:val="en-US"/>
        </w:rPr>
      </w:pPr>
      <w:r w:rsidRPr="00851B7D">
        <w:rPr>
          <w:rFonts w:ascii="Times New Roman" w:hAnsi="Times New Roman" w:cs="Times New Roman"/>
          <w:sz w:val="20"/>
          <w:szCs w:val="20"/>
          <w:lang w:val="en-US"/>
        </w:rPr>
        <w:t xml:space="preserve">MLB has received consultancy, lecture fees and honoraria from Abiogen, Alexion, Amgen, Bruno Farmaceutici, Kyowa Kirin, Servier, and SPA. </w:t>
      </w:r>
      <w:r w:rsidRPr="00851B7D">
        <w:rPr>
          <w:rFonts w:ascii="Times New Roman" w:hAnsi="Times New Roman" w:cs="Times New Roman"/>
          <w:color w:val="000000"/>
          <w:sz w:val="20"/>
          <w:szCs w:val="20"/>
          <w:lang w:val="en-US"/>
        </w:rPr>
        <w:t xml:space="preserve">EC is consultant for DiaSorin, Fujirebio, IDS, Menarini, Nittobo and bioMérieux. </w:t>
      </w:r>
      <w:r w:rsidRPr="00851B7D">
        <w:rPr>
          <w:rFonts w:ascii="Times New Roman" w:hAnsi="Times New Roman" w:cs="Times New Roman"/>
          <w:sz w:val="20"/>
          <w:szCs w:val="20"/>
          <w:lang w:val="en-US"/>
        </w:rPr>
        <w:t xml:space="preserve">NCH has received consultancy, lecture fees and honoraria from Alliance for Better Bone Health, AMGEN, MSD, Eli Lilly, Servier, UCS, Shire, Consilient Healthcare, Kyowa Kirin and Internis Pharma. CC has received consultancy, lecture fees and honoraria from AMGEN, GSK, Alliance for Better Bone Health, MSD, Eli Lilly, Pfizer, Novartis, Servier, Medtronic and Roche. SM reports grants from SANOFI, MSD, GSK, PFIZER, TAKEDA, MYLAN through institution as organizer of meetings/congresses and as principal investigator of </w:t>
      </w:r>
      <w:r w:rsidRPr="00851B7D">
        <w:rPr>
          <w:rFonts w:ascii="Times New Roman" w:hAnsi="Times New Roman" w:cs="Times New Roman"/>
          <w:sz w:val="20"/>
          <w:szCs w:val="20"/>
          <w:lang w:val="en-US"/>
        </w:rPr>
        <w:lastRenderedPageBreak/>
        <w:t>epidemiological studies, for taking part to advisory boards and expert meetings.</w:t>
      </w:r>
      <w:r w:rsidRPr="00851B7D">
        <w:rPr>
          <w:rFonts w:ascii="Times New Roman" w:hAnsi="Times New Roman" w:cs="Times New Roman"/>
          <w:color w:val="000000"/>
          <w:sz w:val="20"/>
          <w:szCs w:val="20"/>
          <w:lang w:val="en-US"/>
        </w:rPr>
        <w:t xml:space="preserve"> </w:t>
      </w:r>
      <w:r w:rsidRPr="00851B7D">
        <w:rPr>
          <w:rFonts w:ascii="Times New Roman" w:hAnsi="Times New Roman" w:cs="Times New Roman"/>
          <w:sz w:val="20"/>
          <w:szCs w:val="20"/>
          <w:lang w:val="en-GB"/>
        </w:rPr>
        <w:t>NS has received fees for lectures or scientific advisory boards from AgNovos, EliLilly, Amgen, AO Foundation, UCB Pharma, Roche, Labatec. JYR reports consulting fees or advisory board participation for IBSA-Genevrier, Mylan, Radius Health and Pierre Fabre, lecturing fees for IBSA-Genevrier, Mylan, Cniel and Dairy Research Council (DRC) and grant support from IBSA-Genevrier, Mylan, Cniel and Radius Health.</w:t>
      </w:r>
      <w:r w:rsidRPr="00851B7D">
        <w:rPr>
          <w:rFonts w:ascii="Times New Roman" w:hAnsi="Times New Roman" w:cs="Times New Roman"/>
          <w:sz w:val="20"/>
          <w:szCs w:val="20"/>
          <w:lang w:val="en-US"/>
        </w:rPr>
        <w:t xml:space="preserve"> RR has received fees for lectures or scientific advisory boards from Abiogen, Danone, Echolight, European Milk Forum, Mithra, ObsEva, Pfizer Consumer Health and Theramex.</w:t>
      </w:r>
    </w:p>
    <w:p w:rsidR="00F951EB" w:rsidRPr="00F951EB" w:rsidRDefault="00F951EB" w:rsidP="00F951EB">
      <w:pPr>
        <w:spacing w:line="360" w:lineRule="auto"/>
        <w:jc w:val="both"/>
        <w:rPr>
          <w:rFonts w:ascii="Times New Roman" w:hAnsi="Times New Roman" w:cs="Times New Roman"/>
          <w:sz w:val="20"/>
          <w:szCs w:val="20"/>
          <w:lang w:val="en-US"/>
        </w:rPr>
      </w:pPr>
      <w:r w:rsidRPr="00851B7D">
        <w:rPr>
          <w:rFonts w:ascii="Times New Roman" w:hAnsi="Times New Roman" w:cs="Times New Roman"/>
          <w:sz w:val="20"/>
          <w:szCs w:val="20"/>
          <w:lang w:val="en-US"/>
        </w:rPr>
        <w:t>TC, DH, GI, JFK, AK, GM, KP, NAD, MSH, UT have no conflict of interest or disclosures.</w:t>
      </w:r>
    </w:p>
    <w:p w:rsidR="00B83840" w:rsidRPr="00D01ED8" w:rsidRDefault="00CE71FA" w:rsidP="00851B7D">
      <w:pPr>
        <w:rPr>
          <w:rFonts w:ascii="Times New Roman" w:hAnsi="Times New Roman" w:cs="Times New Roman"/>
          <w:b/>
          <w:sz w:val="20"/>
          <w:szCs w:val="20"/>
          <w:lang w:val="en-US"/>
        </w:rPr>
      </w:pPr>
      <w:r w:rsidRPr="00D01ED8">
        <w:rPr>
          <w:rFonts w:ascii="Times New Roman" w:hAnsi="Times New Roman" w:cs="Times New Roman"/>
          <w:b/>
          <w:sz w:val="20"/>
          <w:szCs w:val="20"/>
          <w:lang w:val="en-US"/>
        </w:rPr>
        <w:br w:type="page"/>
      </w:r>
      <w:r w:rsidR="00B83840" w:rsidRPr="00D01ED8">
        <w:rPr>
          <w:rFonts w:ascii="Times New Roman" w:hAnsi="Times New Roman" w:cs="Times New Roman"/>
          <w:b/>
          <w:sz w:val="20"/>
          <w:szCs w:val="20"/>
          <w:lang w:val="en-US"/>
        </w:rPr>
        <w:t xml:space="preserve">Introduction </w:t>
      </w:r>
    </w:p>
    <w:p w:rsidR="001E458F" w:rsidRDefault="00B83840" w:rsidP="001E458F">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With the aging of the population, osteoporosis and fragility fractures represent a dramatic challenge for health burden and medical professionals. Hip fractures in particular with a 1-year excess mortality of at least 20%, account for the high burden of osteoporosis in terms of morbidity and costs </w:t>
      </w:r>
      <w:r w:rsidR="00A65897">
        <w:rPr>
          <w:rFonts w:ascii="Times New Roman" w:hAnsi="Times New Roman" w:cs="Times New Roman"/>
          <w:sz w:val="20"/>
          <w:szCs w:val="20"/>
          <w:lang w:val="en-US"/>
        </w:rPr>
        <w:fldChar w:fldCharType="begin">
          <w:fldData xml:space="preserve">PEVuZE5vdGU+PENpdGU+PEF1dGhvcj5TY2h1cmNoPC9BdXRob3I+PFllYXI+MTk5NjwvWWVhcj48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TkzNS00MjwvcGFnZXM+PHZvbHVtZT4xMTwvdm9sdW1lPjxudW1iZXI+MTI8L251bWJlcj48a2V5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cGFn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Y2h1cmNoPC9BdXRob3I+PFllYXI+MTk5NjwvWWVhcj48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TkzNS00MjwvcGFnZXM+PHZvbHVtZT4xMTwvdm9sdW1lPjxudW1iZXI+MTI8L251bWJlcj48a2V5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cGFn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Thirty percent of these patients become permanently disabled while 40% of them loose the ability to walk independently and 80% become dependent for the activities of daily living after the fracture </w:t>
      </w:r>
      <w:r w:rsidR="00A65897">
        <w:rPr>
          <w:rFonts w:ascii="Times New Roman" w:hAnsi="Times New Roman" w:cs="Times New Roman"/>
          <w:sz w:val="20"/>
          <w:szCs w:val="20"/>
          <w:lang w:val="en-US"/>
        </w:rPr>
        <w:fldChar w:fldCharType="begin">
          <w:fldData xml:space="preserve">PEVuZE5vdGU+PENpdGU+PEF1dGhvcj5QZWRlcnNlbjwvQXV0aG9yPjxZZWFyPjIwMTc8L1llYXI+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QZWRlcnNlbjwvQXV0aG9yPjxZZWFyPjIwMTc8L1llYXI+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4, 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Total fragility fractures in the largest five European Union (EU) countries and Sweden (EU6) are estimated to increase by 23% from 2.7 million in 2017 to 3.3 million on 2030 </w:t>
      </w:r>
      <w:r w:rsidR="00A65897">
        <w:rPr>
          <w:rFonts w:ascii="Times New Roman" w:hAnsi="Times New Roman" w:cs="Times New Roman"/>
          <w:sz w:val="20"/>
          <w:szCs w:val="20"/>
          <w:lang w:val="en-US"/>
        </w:rPr>
        <w:fldChar w:fldCharType="begin">
          <w:fldData xml:space="preserve">PEVuZE5vdGU+PENpdGU+PEF1dGhvcj5Cb3Jnc3Ryb208L0F1dGhvcj48WWVhcj4yMDIwPC9ZZWFy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8L3BhZ2VzPjx2b2x1bWU+MTU8L3ZvbHVtZT48bnVtYmVyPjE8L251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b3Jnc3Ryb208L0F1dGhvcj48WWVhcj4yMDIwPC9ZZWFy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8L3BhZ2VzPjx2b2x1bWU+MTU8L3ZvbHVtZT48bnVtYmVyPjE8L251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EU6, an estimated 1.0 million quality-adjusted life years (QALYs) were lost in 2017 due to fragility fractures and a 27% increase of the resulting annual fracture-related costs of 37.5 billion euros in 2017 is expected by 2030 </w:t>
      </w:r>
      <w:r w:rsidR="00A65897">
        <w:rPr>
          <w:rFonts w:ascii="Times New Roman" w:hAnsi="Times New Roman" w:cs="Times New Roman"/>
          <w:sz w:val="20"/>
          <w:szCs w:val="20"/>
          <w:lang w:val="en-US"/>
        </w:rPr>
        <w:fldChar w:fldCharType="begin">
          <w:fldData xml:space="preserve">PEVuZE5vdGU+PENpdGU+PEF1dGhvcj5Cb3Jnc3Ryb208L0F1dGhvcj48WWVhcj4yMDIwPC9ZZWFy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8L3BhZ2VzPjx2b2x1bWU+MTU8L3ZvbHVtZT48bnVtYmVyPjE8L251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b3Jnc3Ryb208L0F1dGhvcj48WWVhcj4yMDIwPC9ZZWFy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NTk8L3BhZ2VzPjx2b2x1bWU+MTU8L3ZvbHVtZT48bnVtYmVyPjE8L251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w:t>
      </w:r>
      <w:r w:rsidR="001E458F">
        <w:rPr>
          <w:rFonts w:ascii="Times New Roman" w:hAnsi="Times New Roman" w:cs="Times New Roman"/>
          <w:sz w:val="20"/>
          <w:szCs w:val="20"/>
          <w:lang w:val="en-US"/>
        </w:rPr>
        <w:t xml:space="preserve"> </w:t>
      </w:r>
    </w:p>
    <w:p w:rsidR="00B83840" w:rsidRPr="00D01ED8" w:rsidRDefault="00B83840" w:rsidP="001E458F">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Among the various risk factors for fragility fractures, vitamin D deficiency appears to play a significant role </w:t>
      </w:r>
      <w:r w:rsidR="00A65897">
        <w:rPr>
          <w:rFonts w:ascii="Times New Roman" w:hAnsi="Times New Roman" w:cs="Times New Roman"/>
          <w:sz w:val="20"/>
          <w:szCs w:val="20"/>
          <w:lang w:val="en-US"/>
        </w:rPr>
        <w:fldChar w:fldCharType="begin">
          <w:fldData xml:space="preserve">PEVuZE5vdGU+PENpdGU+PEF1dGhvcj5Sb3RoPC9BdXRob3I+PFllYXI+MjAxODwvWWVhcj48UmVj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DQtNzk8L3BhZ2VzPjx2b2x1bWU+MTQzMDwvdm9sdW1l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b3RoPC9BdXRob3I+PFllYXI+MjAxODwvWWVhcj48UmVj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DQtNzk8L3BhZ2VzPjx2b2x1bWU+MTQzMDwvdm9sdW1l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6, 7]</w:t>
      </w:r>
      <w:r w:rsidR="00A65897">
        <w:rPr>
          <w:rFonts w:ascii="Times New Roman" w:hAnsi="Times New Roman" w:cs="Times New Roman"/>
          <w:sz w:val="20"/>
          <w:szCs w:val="20"/>
          <w:lang w:val="en-US"/>
        </w:rPr>
        <w:fldChar w:fldCharType="end"/>
      </w:r>
      <w:r w:rsidRPr="00D01ED8">
        <w:rPr>
          <w:rFonts w:ascii="Times New Roman" w:hAnsi="Times New Roman" w:cs="Times New Roman"/>
          <w:b/>
          <w:sz w:val="20"/>
          <w:szCs w:val="20"/>
          <w:lang w:val="en-US"/>
        </w:rPr>
        <w:t xml:space="preserve">. </w:t>
      </w:r>
      <w:r w:rsidRPr="00D01ED8">
        <w:rPr>
          <w:rFonts w:ascii="Times New Roman" w:hAnsi="Times New Roman" w:cs="Times New Roman"/>
          <w:sz w:val="20"/>
          <w:szCs w:val="20"/>
          <w:lang w:val="en-US"/>
        </w:rPr>
        <w:t xml:space="preserve">Vitamin D is a pleiotropic substance, with receptors and effects in a large variety of tissues </w:t>
      </w:r>
      <w:r w:rsidR="00A65897">
        <w:rPr>
          <w:rFonts w:ascii="Times New Roman" w:hAnsi="Times New Roman" w:cs="Times New Roman"/>
          <w:sz w:val="20"/>
          <w:szCs w:val="20"/>
          <w:lang w:val="en-US"/>
        </w:rPr>
        <w:fldChar w:fldCharType="begin">
          <w:fldData xml:space="preserve">PEVuZE5vdGU+PENpdGU+PEF1dGhvcj5Cb3VpbGxvbjwvQXV0aG9yPjxZZWFyPjIwMTg8L1llYXI+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b3VpbGxvbjwvQXV0aG9yPjxZZWFyPjIwMTg8L1llYXI+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Vitamin D deficiency is implicated in impaired muscle function and risk of falling </w:t>
      </w:r>
      <w:r w:rsidR="00A65897">
        <w:rPr>
          <w:rFonts w:ascii="Times New Roman" w:hAnsi="Times New Roman" w:cs="Times New Roman"/>
          <w:sz w:val="20"/>
          <w:szCs w:val="20"/>
          <w:lang w:val="en-US"/>
        </w:rPr>
        <w:fldChar w:fldCharType="begin">
          <w:fldData xml:space="preserve">PEVuZE5vdGU+PENpdGU+PEF1dGhvcj5CaXNjaG9mZi1GZXJyYXJpPC9BdXRob3I+PFllYXI+MjAw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3NTItODwvcGFnZXM+PHZvbHVtZT44MDwvdm9sdW1lPjxudW1iZXI+MzwvbnVtYmVy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yMDU4LTY1PC9wYWdlcz48dm9sdW1lPjkyPC92b2x1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aXNjaG9mZi1GZXJyYXJpPC9BdXRob3I+PFllYXI+MjAw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3NTItODwvcGFnZXM+PHZvbHVtZT44MDwvdm9sdW1lPjxudW1iZXI+MzwvbnVtYmVy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yMDU4LTY1PC9wYWdlcz48dm9sdW1lPjkyPC92b2x1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 1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nd in calcium and phosphorus homeostasis </w:t>
      </w:r>
      <w:r w:rsidR="00A65897">
        <w:rPr>
          <w:rFonts w:ascii="Times New Roman" w:hAnsi="Times New Roman" w:cs="Times New Roman"/>
          <w:sz w:val="20"/>
          <w:szCs w:val="20"/>
          <w:lang w:val="en-US"/>
        </w:rPr>
        <w:fldChar w:fldCharType="begin">
          <w:fldData xml:space="preserve">PEVuZE5vdGU+PENpdGU+PEF1dGhvcj5Cb3VpbGxvbjwvQXV0aG9yPjxZZWFyPjIwMTk8L1llYXI+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A6Ly93d3cubmNiaS5ubG0ubmloLmdvdi9wdWJt
ZWQvMzAzMjEzMzU8L3VybD48L3JlbGF0ZWQtdXJscz48L3VybHM+PGN1c3RvbTI+NjYyNjUwMTwv
Y3VzdG9tMj48ZWxlY3Ryb25pYy1yZXNvdXJjZS1udW0+MTAuMTIxMC9lci4yMDE4LTAwMTI2PC9l
bGVjdHJvbmljLXJlc291cmNlLW51bT48L3JlY29yZD48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b3VpbGxvbjwvQXV0aG9yPjxZZWFyPjIwMTk8L1llYXI+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Low calcifediol levels, hence vitamin D deficiency, are consistently found in patients with fragility fractures, including hip fractures </w:t>
      </w:r>
      <w:r w:rsidR="00A65897">
        <w:rPr>
          <w:rFonts w:ascii="Times New Roman" w:hAnsi="Times New Roman" w:cs="Times New Roman"/>
          <w:sz w:val="20"/>
          <w:szCs w:val="20"/>
          <w:lang w:val="en-US"/>
        </w:rPr>
        <w:fldChar w:fldCharType="begin">
          <w:fldData xml:space="preserve">PEVuZE5vdGU+PENpdGU+PEF1dGhvcj5CaXNjaG9mZi1GZXJyYXJpPC9BdXRob3I+PFllYXI+MjAw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NTk3LTYwMjwvcGFnZXM+PHZvbHVtZT40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IwMjQtMzE8L3BhZ2VzPjx2b2x1bWU+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aXNjaG9mZi1GZXJyYXJpPC9BdXRob3I+PFllYXI+MjAw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NTk3LTYwMjwvcGFnZXM+PHZvbHVtZT40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IwMjQtMzE8L3BhZ2VzPjx2b2x1bWU+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2, 1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ddition, vitamin D deficiency is associated with reduced mobility after hip fracture surgical repair </w:t>
      </w:r>
      <w:r w:rsidR="00A65897">
        <w:rPr>
          <w:rFonts w:ascii="Times New Roman" w:hAnsi="Times New Roman" w:cs="Times New Roman"/>
          <w:sz w:val="20"/>
          <w:szCs w:val="20"/>
          <w:lang w:val="en-US"/>
        </w:rPr>
        <w:fldChar w:fldCharType="begin">
          <w:fldData xml:space="preserve">PEVuZE5vdGU+PENpdGU+PEF1dGhvcj5IYW88L0F1dGhvcj48WWVhcj4yMDIwPC9ZZWFyPjxSZWNO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YxODwvcGFnZXM+PHZvbHVtZT4xMTI8L3ZvbHVtZT48bnVtYmVyPjM8L251bWJl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IYW88L0F1dGhvcj48WWVhcj4yMDIwPC9ZZWFyPjxSZWNO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YxODwvcGFnZXM+PHZvbHVtZT4xMTI8L3ZvbHVtZT48bnVtYmVyPjM8L251bWJl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In the present narrative review, the role of vitamin D deficiency in the pathophysiology and the recovery of fragility fractures is addressed, and the ways to detect and correct it, as available to the orthopedic surgeon, who is at the forefront of the problem, are discussed.</w:t>
      </w:r>
      <w:r w:rsidR="00F025DF">
        <w:rPr>
          <w:rFonts w:ascii="Times New Roman" w:hAnsi="Times New Roman" w:cs="Times New Roman"/>
          <w:sz w:val="20"/>
          <w:szCs w:val="20"/>
          <w:lang w:val="en-US"/>
        </w:rPr>
        <w:t xml:space="preserve"> </w:t>
      </w:r>
      <w:r w:rsidR="00FB1C66">
        <w:rPr>
          <w:rFonts w:ascii="Times New Roman" w:hAnsi="Times New Roman" w:cs="Times New Roman"/>
          <w:sz w:val="20"/>
          <w:szCs w:val="20"/>
          <w:lang w:val="en-US"/>
        </w:rPr>
        <w:t>Depending on the local structure, other specialties such as geriatrician in the frame of orthogeriatric units, and metabolic bone diseases specialists are essential complements for the orthopedic surgeon in the early management of fractured patients.</w:t>
      </w:r>
    </w:p>
    <w:p w:rsidR="00851B7D" w:rsidRDefault="00851B7D" w:rsidP="00851B7D">
      <w:pPr>
        <w:spacing w:line="360" w:lineRule="auto"/>
        <w:jc w:val="both"/>
        <w:rPr>
          <w:rFonts w:ascii="Times New Roman" w:hAnsi="Times New Roman" w:cs="Times New Roman"/>
          <w:b/>
          <w:sz w:val="20"/>
          <w:szCs w:val="20"/>
          <w:lang w:val="en-US"/>
        </w:rPr>
      </w:pPr>
    </w:p>
    <w:p w:rsidR="00B83840" w:rsidRPr="00851B7D" w:rsidRDefault="00B83840" w:rsidP="00851B7D">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Methods</w:t>
      </w:r>
    </w:p>
    <w:p w:rsidR="00B83840" w:rsidRPr="00D01ED8" w:rsidRDefault="00B83840" w:rsidP="00B83840">
      <w:pPr>
        <w:autoSpaceDE w:val="0"/>
        <w:autoSpaceDN w:val="0"/>
        <w:adjustRightInd w:val="0"/>
        <w:spacing w:after="0" w:line="360" w:lineRule="auto"/>
        <w:jc w:val="both"/>
        <w:rPr>
          <w:rFonts w:ascii="Times New Roman" w:hAnsi="Times New Roman" w:cs="Times New Roman"/>
          <w:color w:val="131413"/>
          <w:sz w:val="20"/>
          <w:szCs w:val="20"/>
          <w:lang w:val="en-US"/>
        </w:rPr>
      </w:pPr>
      <w:r w:rsidRPr="00D01ED8">
        <w:rPr>
          <w:rFonts w:ascii="Times New Roman" w:hAnsi="Times New Roman" w:cs="Times New Roman"/>
          <w:sz w:val="20"/>
          <w:szCs w:val="20"/>
          <w:lang w:val="en-US"/>
        </w:rPr>
        <w:t xml:space="preserve">An expert working group was convened in September 2020 under the auspices of the European Society for Clinical and Economic Aspects of Osteoporosis, Osteoarthritis and Musculoskeletal Diseases (ESCEO). This group, comprising expert clinicians of different medical specialties </w:t>
      </w:r>
      <w:r w:rsidR="008B2CC6" w:rsidRPr="00D01ED8">
        <w:rPr>
          <w:rFonts w:ascii="Times New Roman" w:hAnsi="Times New Roman" w:cs="Times New Roman"/>
          <w:sz w:val="20"/>
          <w:szCs w:val="20"/>
          <w:lang w:val="en-US"/>
        </w:rPr>
        <w:t>(orthop</w:t>
      </w:r>
      <w:r w:rsidRPr="00D01ED8">
        <w:rPr>
          <w:rFonts w:ascii="Times New Roman" w:hAnsi="Times New Roman" w:cs="Times New Roman"/>
          <w:sz w:val="20"/>
          <w:szCs w:val="20"/>
          <w:lang w:val="en-US"/>
        </w:rPr>
        <w:t xml:space="preserve">edic surgeons, physical and rehabilitation medicine (PRM) specialists, rheumatologists, endocrinologists and geriatricians)  and researchers, reviewed the literature and presented the current state of the art on the followings topics : (1) Assessment of Vitamin D status and the need for appropriate 25(OH)-vitamin D [25(OH)D] measurements (when and how); (2) Prevalence of Vitamin D </w:t>
      </w:r>
      <w:r w:rsidR="0041742A">
        <w:rPr>
          <w:rFonts w:ascii="Times New Roman" w:hAnsi="Times New Roman" w:cs="Times New Roman"/>
          <w:sz w:val="20"/>
          <w:szCs w:val="20"/>
          <w:lang w:val="en-US"/>
        </w:rPr>
        <w:t>in</w:t>
      </w:r>
      <w:r w:rsidRPr="00D01ED8">
        <w:rPr>
          <w:rFonts w:ascii="Times New Roman" w:hAnsi="Times New Roman" w:cs="Times New Roman"/>
          <w:sz w:val="20"/>
          <w:szCs w:val="20"/>
          <w:lang w:val="en-US"/>
        </w:rPr>
        <w:t xml:space="preserve">sufficiency/deficiency in patients admitted to the orthopedic ward; (3) Role of Vitamin D in fracture healing and material osseointegration; (4) Supplementation with Vitamin D during rehabilitation; (5) Fracture Liaison Service for the optimal management of the Vitamin D deficiency in patients with fragility fracture.  </w:t>
      </w:r>
      <w:r w:rsidRPr="00D01ED8">
        <w:rPr>
          <w:rFonts w:ascii="Times New Roman" w:hAnsi="Times New Roman" w:cs="Times New Roman"/>
          <w:color w:val="131413"/>
          <w:sz w:val="20"/>
          <w:szCs w:val="20"/>
          <w:lang w:val="en-US"/>
        </w:rPr>
        <w:t>This paper reflects the presentations and the discussions of the working group that reviewed the current evidence of vitamin D in the manag</w:t>
      </w:r>
      <w:r w:rsidR="008B2CC6" w:rsidRPr="00D01ED8">
        <w:rPr>
          <w:rFonts w:ascii="Times New Roman" w:hAnsi="Times New Roman" w:cs="Times New Roman"/>
          <w:color w:val="131413"/>
          <w:sz w:val="20"/>
          <w:szCs w:val="20"/>
          <w:lang w:val="en-US"/>
        </w:rPr>
        <w:t>ement of patients in the orthop</w:t>
      </w:r>
      <w:r w:rsidRPr="00D01ED8">
        <w:rPr>
          <w:rFonts w:ascii="Times New Roman" w:hAnsi="Times New Roman" w:cs="Times New Roman"/>
          <w:color w:val="131413"/>
          <w:sz w:val="20"/>
          <w:szCs w:val="20"/>
          <w:lang w:val="en-US"/>
        </w:rPr>
        <w:t>edic ward for a fragility fracture. It is based on an extensive narrative literature review, focusing on the most robust evidence such as a series of recent meta-analyses of post fracture care, i.e. fracture repair, rehabilitation in relation with vitamin D status, which constituted the search criteria in PubMed. A special emphasis was given to the prevalence of vitamin D deficiency in the fractured people population and to the approach to correct it, as well as the critical role of Fracture Liaison Services in achieving this goal.</w:t>
      </w:r>
    </w:p>
    <w:p w:rsidR="00B83840" w:rsidRPr="00547333" w:rsidRDefault="00B83840" w:rsidP="004559C1">
      <w:pPr>
        <w:spacing w:line="360" w:lineRule="auto"/>
        <w:jc w:val="both"/>
        <w:rPr>
          <w:rFonts w:ascii="Times New Roman" w:hAnsi="Times New Roman" w:cs="Times New Roman"/>
          <w:b/>
          <w:sz w:val="20"/>
          <w:szCs w:val="20"/>
          <w:lang w:val="en-US"/>
        </w:rPr>
      </w:pPr>
      <w:r w:rsidRPr="004559C1">
        <w:rPr>
          <w:b/>
          <w:lang w:val="en-US"/>
        </w:rPr>
        <w:t xml:space="preserve">Assessment of Vitamin D status and the need for appropriate 25(OH)-vitamin D measurements </w:t>
      </w:r>
    </w:p>
    <w:p w:rsidR="00B83840" w:rsidRPr="00D01ED8" w:rsidRDefault="00B83840" w:rsidP="00B83840">
      <w:pPr>
        <w:pStyle w:val="NoSpacing"/>
        <w:spacing w:before="240"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Vitamin D metabolism</w:t>
      </w:r>
    </w:p>
    <w:p w:rsidR="00B83840" w:rsidRPr="00D01ED8" w:rsidRDefault="00B83840" w:rsidP="00B83840">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Vitamin D3 (cholecalciferol) and D2 (ergocalciferol) are the two major forms of Vitamin D and differ in the structure of their side chains. Vitamin D3 is the form of the vitamin synthesized by mammals. Both vitamin D3 and D2 may be obtained in small amounts from the diet, or in more significant quantities from fortified foods or vitamin supplements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 ExcludeAuth="1" ExcludeYear="1"&gt;&lt;Year&gt;2021&lt;/Year&gt;&lt;RecNum&gt;1204&lt;/RecNum&gt;&lt;DisplayText&gt;[15]&lt;/DisplayText&gt;&lt;record&gt;&lt;rec-number&gt;1204&lt;/rec-number&gt;&lt;foreign-keys&gt;&lt;key app="EN" db-id="09vtwsrpxf2vale90auvtstyvvrr5vpwzdx0" timestamp="1610529832"&gt;1204&lt;/key&gt;&lt;/foreign-keys&gt;&lt;ref-type name="Online Database"&gt;45&lt;/ref-type&gt;&lt;contributors&gt;&lt;/contributors&gt;&lt;titles&gt;&lt;title&gt;National Institutes of Health, Office of Dietary Supplements. Vitamin D: fact sheet for health professionals.&lt;/title&gt;&lt;/titles&gt;&lt;dates&gt;&lt;year&gt;2021&lt;/year&gt;&lt;/dates&gt;&lt;pub-location&gt;Available at : https://ods.od.nih.gov/factsheets/VitaminD-HealthProfessional/.&lt;/pub-location&gt;&lt;urls&gt;&lt;/urls&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w:t>
      </w:r>
      <w:r w:rsidR="00A65897">
        <w:rPr>
          <w:rFonts w:ascii="Times New Roman" w:hAnsi="Times New Roman" w:cs="Times New Roman"/>
          <w:sz w:val="20"/>
          <w:szCs w:val="20"/>
          <w:lang w:val="en-US"/>
        </w:rPr>
        <w:fldChar w:fldCharType="end"/>
      </w:r>
      <w:r w:rsidR="0050599C">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 Dietary sources usually represent only 10%-20% of total vitamin D </w:t>
      </w:r>
      <w:r w:rsidR="00A65897">
        <w:rPr>
          <w:rFonts w:ascii="Times New Roman" w:hAnsi="Times New Roman" w:cs="Times New Roman"/>
          <w:sz w:val="20"/>
          <w:szCs w:val="20"/>
          <w:lang w:val="en-US"/>
        </w:rPr>
        <w:fldChar w:fldCharType="begin">
          <w:fldData xml:space="preserve">PEVuZE5vdGU+PENpdGU+PEF1dGhvcj5Ib2xpY2s8L0F1dGhvcj48WWVhcj4yMDA4PC9ZZWFyPjxS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A4MFMtNlM8L3BhZ2VzPjx2b2x1bWU+ODc8L3ZvbHVtZT48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Ib2xpY2s8L0F1dGhvcj48WWVhcj4yMDA4PC9ZZWFyPjxS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A4MFMtNlM8L3BhZ2VzPjx2b2x1bWU+ODc8L3ZvbHVtZT48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6, 1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Fatty fish, fish liver oil and egg yolk naturally contain the highest concentrations of vitamin D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Ross A&lt;/Author&gt;&lt;Year&gt;2011&lt;/Year&gt;&lt;RecNum&gt;1213&lt;/RecNum&gt;&lt;DisplayText&gt;[18, 19]&lt;/DisplayText&gt;&lt;record&gt;&lt;rec-number&gt;1213&lt;/rec-number&gt;&lt;foreign-keys&gt;&lt;key app="EN" db-id="09vtwsrpxf2vale90auvtstyvvrr5vpwzdx0" timestamp="1617268918"&gt;1213&lt;/key&gt;&lt;/foreign-keys&gt;&lt;ref-type name="Online Database"&gt;45&lt;/ref-type&gt;&lt;contributors&gt;&lt;authors&gt;&lt;author&gt;Ross A, Taylor CL, Yatkine AL, Del Valle HB&lt;/author&gt;&lt;/authors&gt;&lt;/contributors&gt;&lt;titles&gt;&lt;title&gt;Dietary reference intakes for calcium and vitamin D.&lt;/title&gt;&lt;secondary-title&gt;Washington DC: National Academic Press&lt;/secondary-title&gt;&lt;/titles&gt;&lt;dates&gt;&lt;year&gt;2011&lt;/year&gt;&lt;/dates&gt;&lt;pub-location&gt;https://www.ncbi.nlm.nih.gov/books/NBK56070/&lt;/pub-location&gt;&lt;urls&gt;&lt;/urls&gt;&lt;/record&gt;&lt;/Cite&gt;&lt;Cite&gt;&lt;Author&gt;Bischoff Ferrari&lt;/Author&gt;&lt;Year&gt;2012&lt;/Year&gt;&lt;RecNum&gt;1149&lt;/RecNum&gt;&lt;record&gt;&lt;rec-number&gt;1149&lt;/rec-number&gt;&lt;foreign-keys&gt;&lt;key app="EN" db-id="09vtwsrpxf2vale90auvtstyvvrr5vpwzdx0" timestamp="1607697972"&gt;1149&lt;/key&gt;&lt;/foreign-keys&gt;&lt;ref-type name="Journal Article"&gt;17&lt;/ref-type&gt;&lt;contributors&gt;&lt;authors&gt;&lt;author&gt;Bischoff Ferrari, H. A., Keller U, Burckhardt P, Quack Lötscher K, Gerber B, l&amp;apos;Allemand D, Laimbacher J, Bachmann M, Rizzoli R&lt;/author&gt;&lt;/authors&gt;&lt;/contributors&gt;&lt;titles&gt;&lt;title&gt;Recommandations de la Commission fédérale de l&amp;apos;alimentation concernant l&amp;apos;apport de vitamine D&lt;/title&gt;&lt;secondary-title&gt;Forum Med Suisse&lt;/secondary-title&gt;&lt;/titles&gt;&lt;periodical&gt;&lt;full-title&gt;Forum Med Suisse&lt;/full-title&gt;&lt;/periodical&gt;&lt;pages&gt;775-778&lt;/pages&gt;&lt;volume&gt;12&lt;/volume&gt;&lt;number&gt;40&lt;/number&gt;&lt;dates&gt;&lt;year&gt;2012&lt;/year&gt;&lt;/dates&gt;&lt;urls&gt;&lt;/urls&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8, 1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ynthesis of vitamin D in the skin commences when 7-dehydrocholesterol absorbs UVB radiation with a wave length between 290 and 315 nm leading first to the formation of previtamin D3 which is further transformed in a more stable isomer, vitamin D3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Chen&lt;/Author&gt;&lt;Year&gt;2010&lt;/Year&gt;&lt;RecNum&gt;970&lt;/RecNum&gt;&lt;DisplayText&gt;[20]&lt;/DisplayText&gt;&lt;record&gt;&lt;rec-number&gt;970&lt;/rec-number&gt;&lt;foreign-keys&gt;&lt;key app="EN" db-id="09vtwsrpxf2vale90auvtstyvvrr5vpwzdx0" timestamp="1603962373"&gt;970&lt;/key&gt;&lt;/foreign-keys&gt;&lt;ref-type name="Online Database"&gt;45&lt;/ref-type&gt;&lt;contributors&gt;&lt;authors&gt;&lt;author&gt;Chen, TC, Lu Z, Holick, MF&lt;/author&gt;&lt;/authors&gt;&lt;/contributors&gt;&lt;titles&gt;&lt;title&gt;Photobiology of vitamin D&lt;/title&gt;&lt;secondary-title&gt;Holick, M editor. Vitamin D : physiology, molecular biology, and clinical applications, 2nd ed. New York: Humana Press&lt;/secondary-title&gt;&lt;/titles&gt;&lt;periodical&gt;&lt;full-title&gt;Holick, M editor. Vitamin D : physiology, molecular biology, and clinical applications, 2nd ed. New York: Humana Press&lt;/full-title&gt;&lt;/periodical&gt;&lt;dates&gt;&lt;year&gt;2010&lt;/year&gt;&lt;/dates&gt;&lt;pub-location&gt;https://www.researchgate.net/publication/226691483_Photobiology_of_Vitamin_D&lt;/pub-location&gt;&lt;urls&gt;&lt;/urls&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0]</w:t>
      </w:r>
      <w:r w:rsidR="00A65897">
        <w:rPr>
          <w:rFonts w:ascii="Times New Roman" w:hAnsi="Times New Roman" w:cs="Times New Roman"/>
          <w:sz w:val="20"/>
          <w:szCs w:val="20"/>
          <w:lang w:val="en-US"/>
        </w:rPr>
        <w:fldChar w:fldCharType="end"/>
      </w:r>
      <w:r w:rsidR="009C60D1">
        <w:rPr>
          <w:rFonts w:ascii="Times New Roman" w:hAnsi="Times New Roman" w:cs="Times New Roman"/>
          <w:sz w:val="20"/>
          <w:szCs w:val="20"/>
          <w:lang w:val="en-US"/>
        </w:rPr>
        <w:t xml:space="preserve"> </w:t>
      </w:r>
      <w:r w:rsidR="00B03292" w:rsidRPr="004559C1">
        <w:rPr>
          <w:rFonts w:ascii="Times New Roman" w:hAnsi="Times New Roman" w:cs="Times New Roman"/>
          <w:b/>
          <w:sz w:val="20"/>
          <w:szCs w:val="20"/>
          <w:lang w:val="en-US"/>
        </w:rPr>
        <w:t>(Fig. 1)</w:t>
      </w:r>
      <w:r w:rsidRPr="004559C1">
        <w:rPr>
          <w:rFonts w:ascii="Times New Roman" w:hAnsi="Times New Roman" w:cs="Times New Roman"/>
          <w:b/>
          <w:sz w:val="20"/>
          <w:szCs w:val="20"/>
          <w:lang w:val="en-US"/>
        </w:rPr>
        <w:t xml:space="preserve">. </w:t>
      </w:r>
      <w:r w:rsidRPr="00D01ED8">
        <w:rPr>
          <w:rFonts w:ascii="Times New Roman" w:hAnsi="Times New Roman" w:cs="Times New Roman"/>
          <w:sz w:val="20"/>
          <w:szCs w:val="20"/>
          <w:lang w:val="en-US"/>
        </w:rPr>
        <w:t>In the liver vitamin D is hydroxylated by the enzyme CYP2R1 to 25-hydroxy-vitamin D (25(OH)D, calcifediol), which has a half-life of 3 weeks and circulates in the nanomolar range bound to vitamin D binding protein (</w:t>
      </w:r>
      <w:r w:rsidR="00705458">
        <w:rPr>
          <w:rFonts w:ascii="Times New Roman" w:hAnsi="Times New Roman" w:cs="Times New Roman"/>
          <w:sz w:val="20"/>
          <w:szCs w:val="20"/>
          <w:lang w:val="en-US"/>
        </w:rPr>
        <w:t>V</w:t>
      </w:r>
      <w:r w:rsidRPr="00D01ED8">
        <w:rPr>
          <w:rFonts w:ascii="Times New Roman" w:hAnsi="Times New Roman" w:cs="Times New Roman"/>
          <w:sz w:val="20"/>
          <w:szCs w:val="20"/>
          <w:lang w:val="en-US"/>
        </w:rPr>
        <w:t>DBP) and albumin and as a free form. Subsequently, 25(OH)D is hydroxylated to bioactive 1,25-dihydroxy-vitamin D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calcitriol) by the enzyme CYP27B1. This hydroxylation in the kidney (1alpha hydroxylase) is stimulated by PTH, IGF-I, a low calcium diet, low circulating calcium or phosphate levels, and inhibited by FGF23,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and glucocorticoids.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 xml:space="preserve">D has a shorter half-live of about 4h and circulates in the picomolar range bound to </w:t>
      </w:r>
      <w:r w:rsidR="00705458">
        <w:rPr>
          <w:rFonts w:ascii="Times New Roman" w:hAnsi="Times New Roman" w:cs="Times New Roman"/>
          <w:sz w:val="20"/>
          <w:szCs w:val="20"/>
          <w:lang w:val="en-US"/>
        </w:rPr>
        <w:t>V</w:t>
      </w:r>
      <w:r w:rsidRPr="00D01ED8">
        <w:rPr>
          <w:rFonts w:ascii="Times New Roman" w:hAnsi="Times New Roman" w:cs="Times New Roman"/>
          <w:sz w:val="20"/>
          <w:szCs w:val="20"/>
          <w:lang w:val="en-US"/>
        </w:rPr>
        <w:t>DBP with 10-to 100-fold lower affinity than 25(OH)D. It interacts with vitamin D receptor (VDR) with genomic and non-genomic effects.</w:t>
      </w:r>
    </w:p>
    <w:p w:rsidR="00EE5A38" w:rsidRDefault="00EE5A38" w:rsidP="00B83840">
      <w:pPr>
        <w:autoSpaceDE w:val="0"/>
        <w:autoSpaceDN w:val="0"/>
        <w:adjustRightInd w:val="0"/>
        <w:spacing w:after="0" w:line="360" w:lineRule="auto"/>
        <w:jc w:val="both"/>
        <w:rPr>
          <w:rFonts w:ascii="Times New Roman" w:hAnsi="Times New Roman" w:cs="Times New Roman"/>
          <w:b/>
          <w:sz w:val="20"/>
          <w:szCs w:val="20"/>
          <w:lang w:val="en-US"/>
        </w:rPr>
      </w:pPr>
    </w:p>
    <w:p w:rsidR="00B83840" w:rsidRPr="00D01ED8" w:rsidRDefault="00B83840" w:rsidP="00B83840">
      <w:pPr>
        <w:autoSpaceDE w:val="0"/>
        <w:autoSpaceDN w:val="0"/>
        <w:adjustRightInd w:val="0"/>
        <w:spacing w:after="0"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Assays variability for vitamin D status assessment</w:t>
      </w:r>
    </w:p>
    <w:p w:rsidR="00B83840" w:rsidRPr="00D01ED8" w:rsidRDefault="00B83840" w:rsidP="00B83840">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Measurement of serum circulating 25(OH)D level to evaluate vitamin D status in patients who are at risk of vitamin D deficiency should be performed using a reliable and standardized assay. Substantial variability in 25(OH)D measurement exists between the different assays available, whatever the methodology used </w:t>
      </w:r>
      <w:r w:rsidR="00A65897">
        <w:rPr>
          <w:rFonts w:ascii="Times New Roman" w:hAnsi="Times New Roman" w:cs="Times New Roman"/>
          <w:sz w:val="20"/>
          <w:szCs w:val="20"/>
          <w:lang w:val="en-US"/>
        </w:rPr>
        <w:fldChar w:fldCharType="begin">
          <w:fldData xml:space="preserve">PEVuZE5vdGU+PENpdGU+PEF1dGhvcj5TZW1wb3M8L0F1dGhvcj48WWVhcj4yMDE2PC9ZZWFyPjxS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ZW1wb3M8L0F1dGhvcj48WWVhcj4yMDE2PC9ZZWFyPjxS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Without standardization, the bias observed between the methods renders impossible the integration of the different studies in meta-analyses allowing valid recommendations. In this context, the Vitamin D Standardization Program (VDSP) developed a reference measurement system including gold standard Reference Method Procedures (RMPs from NIST, CDC and the University of Ghent), NIST Standard Reference Materials and a Standardization Certification Program (VDSCP) aiming at standardization of 25(OH)D measurement</w:t>
      </w:r>
      <w:r w:rsidR="006078F6">
        <w:rPr>
          <w:rFonts w:ascii="Times New Roman" w:hAnsi="Times New Roman" w:cs="Times New Roman"/>
          <w:sz w:val="20"/>
          <w:szCs w:val="20"/>
          <w:lang w:val="en-US"/>
        </w:rPr>
        <w:t xml:space="preserve"> </w:t>
      </w:r>
      <w:r w:rsidR="00A65897">
        <w:rPr>
          <w:rFonts w:ascii="Times New Roman" w:hAnsi="Times New Roman" w:cs="Times New Roman"/>
          <w:sz w:val="20"/>
          <w:szCs w:val="20"/>
          <w:lang w:val="en-US"/>
        </w:rPr>
        <w:fldChar w:fldCharType="begin">
          <w:fldData xml:space="preserve">PEVuZE5vdGU+PENpdGU+PEF1dGhvcj5CaW5rbGV5PC9BdXRob3I+PFllYXI+MjAxNzwvWWVhcj48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aW5rbGV5PC9BdXRob3I+PFllYXI+MjAxNzwvWWVhcj48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Its objective is that laboratories using standardized 25(OH)D assays report not only the same value but most importantly the true 25(OH)D concentration. The list of the certified assays is hosted on the CDC website (</w:t>
      </w:r>
      <w:hyperlink r:id="rId9" w:history="1">
        <w:r w:rsidRPr="00D01ED8">
          <w:rPr>
            <w:rStyle w:val="Hyperlink"/>
            <w:rFonts w:ascii="Times New Roman" w:hAnsi="Times New Roman" w:cs="Times New Roman"/>
            <w:sz w:val="20"/>
            <w:szCs w:val="20"/>
            <w:lang w:val="en-US"/>
          </w:rPr>
          <w:t>https://www.cdc.gov/labstandards/pdf/hs/CDC_Certified_Vitamin_D_Assays-508.pdf</w:t>
        </w:r>
      </w:hyperlink>
      <w:r w:rsidRPr="00D01ED8">
        <w:rPr>
          <w:rFonts w:ascii="Times New Roman" w:hAnsi="Times New Roman" w:cs="Times New Roman"/>
          <w:sz w:val="20"/>
          <w:szCs w:val="20"/>
          <w:lang w:val="en-US"/>
        </w:rPr>
        <w:t xml:space="preserve">). Serum total 25(OH)D is expressed by the sum of the serum concentrations of 25(OH)D2 and 25(OH)D3. However, 25-OHD2 is not equivalently recognized by all immunoassays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Le Goff&lt;/Author&gt;&lt;Year&gt;2012&lt;/Year&gt;&lt;RecNum&gt;1171&lt;/RecNum&gt;&lt;DisplayText&gt;[23]&lt;/DisplayText&gt;&lt;record&gt;&lt;rec-number&gt;1171&lt;/rec-number&gt;&lt;foreign-keys&gt;&lt;key app="EN" db-id="09vtwsrpxf2vale90auvtstyvvrr5vpwzdx0" timestamp="1609939640"&gt;1171&lt;/key&gt;&lt;/foreign-keys&gt;&lt;ref-type name="Journal Article"&gt;17&lt;/ref-type&gt;&lt;contributors&gt;&lt;authors&gt;&lt;author&gt;Le Goff, C.&lt;/author&gt;&lt;author&gt;Peeters, S.&lt;/author&gt;&lt;author&gt;Crine, Y.&lt;/author&gt;&lt;author&gt;Lukas, P.&lt;/author&gt;&lt;author&gt;Souberbielle, J. C.&lt;/author&gt;&lt;author&gt;Cavalier, E.&lt;/author&gt;&lt;/authors&gt;&lt;/contributors&gt;&lt;titles&gt;&lt;title&gt;Evaluation of the cross-reactivity of 25-hydroxyvitamin D2 on seven commercial immunoassays on native samples&lt;/title&gt;&lt;secondary-title&gt;Clin Chem Lab Med&lt;/secondary-title&gt;&lt;/titles&gt;&lt;periodical&gt;&lt;full-title&gt;Clin Chem Lab Med&lt;/full-title&gt;&lt;abbr-1&gt;Clinical chemistry and laboratory medicine&lt;/abbr-1&gt;&lt;/periodical&gt;&lt;pages&gt;2031-2&lt;/pages&gt;&lt;volume&gt;50&lt;/volume&gt;&lt;number&gt;11&lt;/number&gt;&lt;edition&gt;2012/10/26&lt;/edition&gt;&lt;keywords&gt;&lt;keyword&gt;25-Hydroxyvitamin D 2/*blood/*immunology&lt;/keyword&gt;&lt;keyword&gt;Adult&lt;/keyword&gt;&lt;keyword&gt;Blood Chemical Analysis/*methods&lt;/keyword&gt;&lt;keyword&gt;Cross Reactions&lt;/keyword&gt;&lt;keyword&gt;Humans&lt;/keyword&gt;&lt;keyword&gt;Immunoassay/*methods&lt;/keyword&gt;&lt;keyword&gt;Middle Aged&lt;/keyword&gt;&lt;keyword&gt;Young Adult&lt;/keyword&gt;&lt;/keywords&gt;&lt;dates&gt;&lt;year&gt;2012&lt;/year&gt;&lt;pub-dates&gt;&lt;date&gt;Nov&lt;/date&gt;&lt;/pub-dates&gt;&lt;/dates&gt;&lt;isbn&gt;1437-4331 (Electronic)&amp;#xD;1434-6621 (Linking)&lt;/isbn&gt;&lt;accession-num&gt;23096759&lt;/accession-num&gt;&lt;urls&gt;&lt;related-urls&gt;&lt;url&gt;https://www.ncbi.nlm.nih.gov/pubmed/23096759&lt;/url&gt;&lt;/related-urls&gt;&lt;/urls&gt;&lt;electronic-resource-num&gt;10.1515/cclm-2012-0164&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nd standardization of 25-OHD2 is not achieved yet. In countries where vitamin D2 can be used as a pharmaceutical supplement, LCMS/MS methods or methods equivalently recognizing both moieties should be preferred. </w:t>
      </w:r>
    </w:p>
    <w:p w:rsidR="00EE5A38" w:rsidRDefault="00EE5A38" w:rsidP="00B83840">
      <w:pPr>
        <w:autoSpaceDE w:val="0"/>
        <w:autoSpaceDN w:val="0"/>
        <w:adjustRightInd w:val="0"/>
        <w:spacing w:after="0" w:line="360" w:lineRule="auto"/>
        <w:jc w:val="both"/>
        <w:rPr>
          <w:rFonts w:ascii="Times New Roman" w:hAnsi="Times New Roman" w:cs="Times New Roman"/>
          <w:b/>
          <w:sz w:val="20"/>
          <w:szCs w:val="20"/>
          <w:lang w:val="en-US"/>
        </w:rPr>
      </w:pPr>
    </w:p>
    <w:p w:rsidR="00B83840" w:rsidRPr="00D01ED8" w:rsidRDefault="00B83840" w:rsidP="00B83840">
      <w:pPr>
        <w:autoSpaceDE w:val="0"/>
        <w:autoSpaceDN w:val="0"/>
        <w:adjustRightInd w:val="0"/>
        <w:spacing w:after="0"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Other vitamin D metabolites as markers of vitamin status?</w:t>
      </w:r>
    </w:p>
    <w:p w:rsidR="00B83840" w:rsidRPr="00D01ED8" w:rsidRDefault="00B83840" w:rsidP="00B83840">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measurement should not be used to evaluate vitamin D status due to its tight regulation and its short half-life. Indeed, serum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levels in vitamin D deficient individuals are often normal and may even be elevated due to secondary hyperparathyroidism. However,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may be useful in some specific situations, for example exploration of non-PTH mediated hypercalcemia, vitamin D-dependent rickets, tumor induced osteomalacia and hypophosphatemic rickets.</w:t>
      </w:r>
    </w:p>
    <w:p w:rsidR="00B83840" w:rsidRPr="00D01ED8" w:rsidRDefault="00B83840" w:rsidP="00B83840">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Free 25(OH)D, bound to neither vitamin D binding protein (</w:t>
      </w:r>
      <w:r w:rsidR="0050599C">
        <w:rPr>
          <w:rFonts w:ascii="Times New Roman" w:hAnsi="Times New Roman" w:cs="Times New Roman"/>
          <w:sz w:val="20"/>
          <w:szCs w:val="20"/>
          <w:lang w:val="en-US"/>
        </w:rPr>
        <w:t>V</w:t>
      </w:r>
      <w:r w:rsidRPr="00D01ED8">
        <w:rPr>
          <w:rFonts w:ascii="Times New Roman" w:hAnsi="Times New Roman" w:cs="Times New Roman"/>
          <w:sz w:val="20"/>
          <w:szCs w:val="20"/>
          <w:lang w:val="en-US"/>
        </w:rPr>
        <w:t xml:space="preserve">DBP) nor albumin, can be calculated using a  formula that takes into account 25(OH)D, </w:t>
      </w:r>
      <w:r w:rsidR="0050599C">
        <w:rPr>
          <w:rFonts w:ascii="Times New Roman" w:hAnsi="Times New Roman" w:cs="Times New Roman"/>
          <w:sz w:val="20"/>
          <w:szCs w:val="20"/>
          <w:lang w:val="en-US"/>
        </w:rPr>
        <w:t>V</w:t>
      </w:r>
      <w:r w:rsidRPr="00D01ED8">
        <w:rPr>
          <w:rFonts w:ascii="Times New Roman" w:hAnsi="Times New Roman" w:cs="Times New Roman"/>
          <w:sz w:val="20"/>
          <w:szCs w:val="20"/>
          <w:lang w:val="en-US"/>
        </w:rPr>
        <w:t xml:space="preserve">DBP and </w:t>
      </w:r>
      <w:r w:rsidR="0050599C">
        <w:rPr>
          <w:rFonts w:ascii="Times New Roman" w:hAnsi="Times New Roman" w:cs="Times New Roman"/>
          <w:sz w:val="20"/>
          <w:szCs w:val="20"/>
          <w:lang w:val="en-US"/>
        </w:rPr>
        <w:t>albumin</w:t>
      </w:r>
      <w:r w:rsidR="00B03292" w:rsidRPr="00D01ED8">
        <w:rPr>
          <w:rFonts w:ascii="Times New Roman" w:hAnsi="Times New Roman" w:cs="Times New Roman"/>
          <w:sz w:val="20"/>
          <w:szCs w:val="20"/>
          <w:lang w:val="en-US"/>
        </w:rPr>
        <w:t xml:space="preserve"> </w:t>
      </w:r>
      <w:r w:rsidR="00A65897">
        <w:rPr>
          <w:rFonts w:ascii="Times New Roman" w:hAnsi="Times New Roman" w:cs="Times New Roman"/>
          <w:sz w:val="20"/>
          <w:szCs w:val="20"/>
          <w:lang w:val="en-US"/>
        </w:rPr>
        <w:fldChar w:fldCharType="begin">
          <w:fldData xml:space="preserve">PEVuZE5vdGU+PENpdGU+PEF1dGhvcj5WZXJtZXVsZW48L0F1dGhvcj48WWVhcj4xOTk5PC9ZZWFy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2NjYtNzI8L3BhZ2VzPjx2b2x1bWU+ODQ8L3ZvbHVtZT48bnVtYmVyPjEwPC9u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NjA5LTE2PC9wYWdl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WZXJtZXVsZW48L0F1dGhvcj48WWVhcj4xOTk5PC9ZZWFy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2NjYtNzI8L3BhZ2VzPjx2b2x1bWU+ODQ8L3ZvbHVtZT48bnVtYmVyPjEwPC9u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NjA5LTE2PC9wYWdl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4 , 2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or with an ELISA kit (Diasource, Belgium). The choice of assay for </w:t>
      </w:r>
      <w:r w:rsidR="0050599C">
        <w:rPr>
          <w:rFonts w:ascii="Times New Roman" w:hAnsi="Times New Roman" w:cs="Times New Roman"/>
          <w:sz w:val="20"/>
          <w:szCs w:val="20"/>
          <w:lang w:val="en-US"/>
        </w:rPr>
        <w:t>V</w:t>
      </w:r>
      <w:r w:rsidRPr="00D01ED8">
        <w:rPr>
          <w:rFonts w:ascii="Times New Roman" w:hAnsi="Times New Roman" w:cs="Times New Roman"/>
          <w:sz w:val="20"/>
          <w:szCs w:val="20"/>
          <w:lang w:val="en-US"/>
        </w:rPr>
        <w:t xml:space="preserve">DBP in the calculation of free 25(OH)D is of importance to correctly capture the </w:t>
      </w:r>
      <w:r w:rsidR="0050599C">
        <w:rPr>
          <w:rFonts w:ascii="Times New Roman" w:hAnsi="Times New Roman" w:cs="Times New Roman"/>
          <w:sz w:val="20"/>
          <w:szCs w:val="20"/>
          <w:lang w:val="en-US"/>
        </w:rPr>
        <w:t>V</w:t>
      </w:r>
      <w:r w:rsidRPr="00D01ED8">
        <w:rPr>
          <w:rFonts w:ascii="Times New Roman" w:hAnsi="Times New Roman" w:cs="Times New Roman"/>
          <w:sz w:val="20"/>
          <w:szCs w:val="20"/>
          <w:lang w:val="en-US"/>
        </w:rPr>
        <w:t xml:space="preserve">DBP polymorphism variants which are present in white and black individuals </w:t>
      </w:r>
      <w:r w:rsidR="00A65897">
        <w:rPr>
          <w:rFonts w:ascii="Times New Roman" w:hAnsi="Times New Roman" w:cs="Times New Roman"/>
          <w:sz w:val="20"/>
          <w:szCs w:val="20"/>
          <w:lang w:val="en-US"/>
        </w:rPr>
        <w:fldChar w:fldCharType="begin">
          <w:fldData xml:space="preserve">PEVuZE5vdGU+PENpdGU+PEF1dGhvcj5OaWVsc29uPC9BdXRob3I+PFllYXI+MjAxNjwvWWVhcj48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Y8L3BhZ2VzPjx2b2x1bWU+Mzc0PC92b2x1bWU+PG51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OaWVsc29uPC9BdXRob3I+PFllYXI+MjAxNjwvWWVhcj48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Y8L3BhZ2VzPjx2b2x1bWU+Mzc0PC92b2x1bWU+PG51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26, 2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Nevertheless, the very low concentration of free and bioavailable 25(OH)D as well as the lack of a reference method remain clear limitations and support the measurement of total 25(OH)D in the general population as a marker of vitamin D</w:t>
      </w:r>
      <w:r w:rsidR="00B03292">
        <w:rPr>
          <w:rFonts w:ascii="Times New Roman" w:hAnsi="Times New Roman" w:cs="Times New Roman"/>
          <w:sz w:val="20"/>
          <w:szCs w:val="20"/>
          <w:lang w:val="en-US"/>
        </w:rPr>
        <w:t xml:space="preserve"> </w:t>
      </w:r>
      <w:r w:rsidR="0050599C">
        <w:rPr>
          <w:rFonts w:ascii="Times New Roman" w:hAnsi="Times New Roman" w:cs="Times New Roman"/>
          <w:sz w:val="20"/>
          <w:szCs w:val="20"/>
          <w:lang w:val="en-US"/>
        </w:rPr>
        <w:t>status</w:t>
      </w:r>
      <w:r w:rsidRPr="00D01ED8">
        <w:rPr>
          <w:rFonts w:ascii="Times New Roman" w:hAnsi="Times New Roman" w:cs="Times New Roman"/>
          <w:sz w:val="20"/>
          <w:szCs w:val="20"/>
          <w:lang w:val="en-US"/>
        </w:rPr>
        <w:t xml:space="preserve">. </w:t>
      </w:r>
    </w:p>
    <w:p w:rsidR="00EE5A38" w:rsidRDefault="00EE5A38" w:rsidP="00B83840">
      <w:pPr>
        <w:autoSpaceDE w:val="0"/>
        <w:autoSpaceDN w:val="0"/>
        <w:adjustRightInd w:val="0"/>
        <w:spacing w:after="0" w:line="360" w:lineRule="auto"/>
        <w:jc w:val="both"/>
        <w:rPr>
          <w:rFonts w:ascii="Times New Roman" w:hAnsi="Times New Roman" w:cs="Times New Roman"/>
          <w:b/>
          <w:sz w:val="20"/>
          <w:szCs w:val="20"/>
          <w:lang w:val="en-US"/>
        </w:rPr>
      </w:pPr>
    </w:p>
    <w:p w:rsidR="00B83840" w:rsidRPr="00D01ED8" w:rsidRDefault="00B83840" w:rsidP="00B83840">
      <w:pPr>
        <w:autoSpaceDE w:val="0"/>
        <w:autoSpaceDN w:val="0"/>
        <w:adjustRightInd w:val="0"/>
        <w:spacing w:after="0"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24,25(OH)</w:t>
      </w:r>
      <w:r w:rsidRPr="00D01ED8">
        <w:rPr>
          <w:rFonts w:ascii="Times New Roman" w:hAnsi="Times New Roman" w:cs="Times New Roman"/>
          <w:b/>
          <w:sz w:val="20"/>
          <w:szCs w:val="20"/>
          <w:vertAlign w:val="subscript"/>
          <w:lang w:val="en-US"/>
        </w:rPr>
        <w:t>2</w:t>
      </w:r>
      <w:r w:rsidRPr="00D01ED8">
        <w:rPr>
          <w:rFonts w:ascii="Times New Roman" w:hAnsi="Times New Roman" w:cs="Times New Roman"/>
          <w:b/>
          <w:sz w:val="20"/>
          <w:szCs w:val="20"/>
          <w:lang w:val="en-US"/>
        </w:rPr>
        <w:t>D to replace 25(OH)D as a marker of vitamin D deficiency?</w:t>
      </w:r>
    </w:p>
    <w:p w:rsidR="00B83840" w:rsidRPr="00D01ED8" w:rsidRDefault="00B83840" w:rsidP="00B83840">
      <w:pPr>
        <w:autoSpaceDE w:val="0"/>
        <w:autoSpaceDN w:val="0"/>
        <w:adjustRightInd w:val="0"/>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Both concentrations of 25(OH)D and 24,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are strongly correlated. Indeed vitamin D catabolism is predominantly due to CYP24A1 which through 24-hydroxylase (stimulated by FGF23,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phenobarbital and anticonvulsants) metabol</w:t>
      </w:r>
      <w:r w:rsidR="008B2CC6" w:rsidRPr="00D01ED8">
        <w:rPr>
          <w:rFonts w:ascii="Times New Roman" w:hAnsi="Times New Roman" w:cs="Times New Roman"/>
          <w:sz w:val="20"/>
          <w:szCs w:val="20"/>
          <w:lang w:val="en-US"/>
        </w:rPr>
        <w:t>iz</w:t>
      </w:r>
      <w:r w:rsidRPr="00D01ED8">
        <w:rPr>
          <w:rFonts w:ascii="Times New Roman" w:hAnsi="Times New Roman" w:cs="Times New Roman"/>
          <w:sz w:val="20"/>
          <w:szCs w:val="20"/>
          <w:lang w:val="en-US"/>
        </w:rPr>
        <w:t>es 1,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to 1,24,25-(OH)</w:t>
      </w:r>
      <w:r w:rsidRPr="00D01ED8">
        <w:rPr>
          <w:rFonts w:ascii="Times New Roman" w:hAnsi="Times New Roman" w:cs="Times New Roman"/>
          <w:sz w:val="20"/>
          <w:szCs w:val="20"/>
          <w:vertAlign w:val="subscript"/>
          <w:lang w:val="en-US"/>
        </w:rPr>
        <w:t>3</w:t>
      </w:r>
      <w:r w:rsidRPr="00D01ED8">
        <w:rPr>
          <w:rFonts w:ascii="Times New Roman" w:hAnsi="Times New Roman" w:cs="Times New Roman"/>
          <w:sz w:val="20"/>
          <w:szCs w:val="20"/>
          <w:lang w:val="en-US"/>
        </w:rPr>
        <w:t>D and 25(OH)D to 24,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w:t>
      </w:r>
      <w:r w:rsidR="00B03292">
        <w:rPr>
          <w:rFonts w:ascii="Times New Roman" w:hAnsi="Times New Roman" w:cs="Times New Roman"/>
          <w:sz w:val="20"/>
          <w:szCs w:val="20"/>
          <w:lang w:val="en-US"/>
        </w:rPr>
        <w:t xml:space="preserve"> </w:t>
      </w:r>
      <w:r w:rsidR="00B03292" w:rsidRPr="004559C1">
        <w:rPr>
          <w:rFonts w:ascii="Times New Roman" w:hAnsi="Times New Roman" w:cs="Times New Roman"/>
          <w:b/>
          <w:sz w:val="20"/>
          <w:szCs w:val="20"/>
          <w:lang w:val="en-US"/>
        </w:rPr>
        <w:t>(Fig. 1)</w:t>
      </w:r>
      <w:r w:rsidRPr="00D01ED8">
        <w:rPr>
          <w:rFonts w:ascii="Times New Roman" w:hAnsi="Times New Roman" w:cs="Times New Roman"/>
          <w:sz w:val="20"/>
          <w:szCs w:val="20"/>
          <w:lang w:val="en-US"/>
        </w:rPr>
        <w:t xml:space="preserve">. Therefore, </w:t>
      </w:r>
      <w:r w:rsidR="0050599C">
        <w:rPr>
          <w:rFonts w:ascii="Times New Roman" w:hAnsi="Times New Roman" w:cs="Times New Roman"/>
          <w:sz w:val="20"/>
          <w:szCs w:val="20"/>
          <w:lang w:val="en-US"/>
        </w:rPr>
        <w:t>serum</w:t>
      </w:r>
      <w:r w:rsidR="00B03292">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24,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D concentration depends on the availability of 25(OH)D and the expression of CYP24A1 which is in part regulated by VDR and then 24,25(OH)</w:t>
      </w:r>
      <w:r w:rsidRPr="00D01ED8">
        <w:rPr>
          <w:rFonts w:ascii="Times New Roman" w:hAnsi="Times New Roman" w:cs="Times New Roman"/>
          <w:sz w:val="20"/>
          <w:szCs w:val="20"/>
          <w:vertAlign w:val="subscript"/>
          <w:lang w:val="en-US"/>
        </w:rPr>
        <w:t>2</w:t>
      </w:r>
      <w:r w:rsidRPr="00D01ED8">
        <w:rPr>
          <w:rFonts w:ascii="Times New Roman" w:hAnsi="Times New Roman" w:cs="Times New Roman"/>
          <w:sz w:val="20"/>
          <w:szCs w:val="20"/>
          <w:lang w:val="en-US"/>
        </w:rPr>
        <w:t xml:space="preserve">D reflects VDR activity. It also means that </w:t>
      </w:r>
      <w:r w:rsidRPr="00D01ED8">
        <w:rPr>
          <w:rFonts w:ascii="Times New Roman" w:hAnsi="Times New Roman" w:cs="Times New Roman"/>
          <w:bCs/>
          <w:iCs/>
          <w:sz w:val="20"/>
          <w:szCs w:val="20"/>
          <w:lang w:val="en-US"/>
        </w:rPr>
        <w:t>when sufficient amounts of biologically active vitamin D are available, CYP24A1 is up-regulated and more 24,25(OH)</w:t>
      </w:r>
      <w:r w:rsidRPr="00D01ED8">
        <w:rPr>
          <w:rFonts w:ascii="Times New Roman" w:hAnsi="Times New Roman" w:cs="Times New Roman"/>
          <w:bCs/>
          <w:iCs/>
          <w:sz w:val="20"/>
          <w:szCs w:val="20"/>
          <w:vertAlign w:val="subscript"/>
          <w:lang w:val="en-US"/>
        </w:rPr>
        <w:t>2</w:t>
      </w:r>
      <w:r w:rsidRPr="00D01ED8">
        <w:rPr>
          <w:rFonts w:ascii="Times New Roman" w:hAnsi="Times New Roman" w:cs="Times New Roman"/>
          <w:bCs/>
          <w:iCs/>
          <w:sz w:val="20"/>
          <w:szCs w:val="20"/>
          <w:lang w:val="en-US"/>
        </w:rPr>
        <w:t xml:space="preserve">D is formed </w:t>
      </w:r>
      <w:r w:rsidR="00A65897">
        <w:rPr>
          <w:rFonts w:ascii="Times New Roman" w:hAnsi="Times New Roman" w:cs="Times New Roman"/>
          <w:bCs/>
          <w:iCs/>
          <w:sz w:val="20"/>
          <w:szCs w:val="20"/>
          <w:lang w:val="en-US"/>
        </w:rPr>
        <w:fldChar w:fldCharType="begin">
          <w:fldData xml:space="preserve">PEVuZE5vdGU+PENpdGU+PEF1dGhvcj5CZXJnPC9BdXRob3I+PFllYXI+MjAxNTwvWWVhcj48UmVj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</w:fldData>
        </w:fldChar>
      </w:r>
      <w:r w:rsidR="00A65897">
        <w:rPr>
          <w:rFonts w:ascii="Times New Roman" w:hAnsi="Times New Roman" w:cs="Times New Roman"/>
          <w:bCs/>
          <w:iCs/>
          <w:sz w:val="20"/>
          <w:szCs w:val="20"/>
          <w:lang w:val="en-US"/>
        </w:rPr>
        <w:instrText xml:space="preserve"> ADDIN EN.CITE </w:instrText>
      </w:r>
      <w:r w:rsidR="00A65897">
        <w:rPr>
          <w:rFonts w:ascii="Times New Roman" w:hAnsi="Times New Roman" w:cs="Times New Roman"/>
          <w:bCs/>
          <w:iCs/>
          <w:sz w:val="20"/>
          <w:szCs w:val="20"/>
          <w:lang w:val="en-US"/>
        </w:rPr>
        <w:fldChar w:fldCharType="begin">
          <w:fldData xml:space="preserve">PEVuZE5vdGU+PENpdGU+PEF1dGhvcj5CZXJnPC9BdXRob3I+PFllYXI+MjAxNTwvWWVhcj48UmVj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</w:fldData>
        </w:fldChar>
      </w:r>
      <w:r w:rsidR="00A65897">
        <w:rPr>
          <w:rFonts w:ascii="Times New Roman" w:hAnsi="Times New Roman" w:cs="Times New Roman"/>
          <w:bCs/>
          <w:iCs/>
          <w:sz w:val="20"/>
          <w:szCs w:val="20"/>
          <w:lang w:val="en-US"/>
        </w:rPr>
        <w:instrText xml:space="preserve"> ADDIN EN.CITE.DATA </w:instrText>
      </w:r>
      <w:r w:rsidR="00A65897">
        <w:rPr>
          <w:rFonts w:ascii="Times New Roman" w:hAnsi="Times New Roman" w:cs="Times New Roman"/>
          <w:bCs/>
          <w:iCs/>
          <w:sz w:val="20"/>
          <w:szCs w:val="20"/>
          <w:lang w:val="en-US"/>
        </w:rPr>
      </w:r>
      <w:r w:rsidR="00A65897">
        <w:rPr>
          <w:rFonts w:ascii="Times New Roman" w:hAnsi="Times New Roman" w:cs="Times New Roman"/>
          <w:bCs/>
          <w:iCs/>
          <w:sz w:val="20"/>
          <w:szCs w:val="20"/>
          <w:lang w:val="en-US"/>
        </w:rPr>
        <w:fldChar w:fldCharType="end"/>
      </w:r>
      <w:r w:rsidR="00A65897">
        <w:rPr>
          <w:rFonts w:ascii="Times New Roman" w:hAnsi="Times New Roman" w:cs="Times New Roman"/>
          <w:bCs/>
          <w:iCs/>
          <w:sz w:val="20"/>
          <w:szCs w:val="20"/>
          <w:lang w:val="en-US"/>
        </w:rPr>
      </w:r>
      <w:r w:rsidR="00A65897">
        <w:rPr>
          <w:rFonts w:ascii="Times New Roman" w:hAnsi="Times New Roman" w:cs="Times New Roman"/>
          <w:bCs/>
          <w:iCs/>
          <w:sz w:val="20"/>
          <w:szCs w:val="20"/>
          <w:lang w:val="en-US"/>
        </w:rPr>
        <w:fldChar w:fldCharType="separate"/>
      </w:r>
      <w:r w:rsidR="00A65897">
        <w:rPr>
          <w:rFonts w:ascii="Times New Roman" w:hAnsi="Times New Roman" w:cs="Times New Roman"/>
          <w:bCs/>
          <w:iCs/>
          <w:noProof/>
          <w:sz w:val="20"/>
          <w:szCs w:val="20"/>
          <w:lang w:val="en-US"/>
        </w:rPr>
        <w:t>[28, 29]</w:t>
      </w:r>
      <w:r w:rsidR="00A65897">
        <w:rPr>
          <w:rFonts w:ascii="Times New Roman" w:hAnsi="Times New Roman" w:cs="Times New Roman"/>
          <w:bCs/>
          <w:iCs/>
          <w:sz w:val="20"/>
          <w:szCs w:val="20"/>
          <w:lang w:val="en-US"/>
        </w:rPr>
        <w:fldChar w:fldCharType="end"/>
      </w:r>
      <w:r w:rsidRPr="00D01ED8">
        <w:rPr>
          <w:rFonts w:ascii="Times New Roman" w:hAnsi="Times New Roman" w:cs="Times New Roman"/>
          <w:bCs/>
          <w:iCs/>
          <w:sz w:val="20"/>
          <w:szCs w:val="20"/>
          <w:lang w:val="en-US"/>
        </w:rPr>
        <w:t xml:space="preserve">. This approach could lead to a better personalization of vitamin D supplementation </w:t>
      </w:r>
      <w:r w:rsidR="00A65897">
        <w:rPr>
          <w:rFonts w:ascii="Times New Roman" w:hAnsi="Times New Roman" w:cs="Times New Roman"/>
          <w:bCs/>
          <w:iCs/>
          <w:sz w:val="20"/>
          <w:szCs w:val="20"/>
          <w:lang w:val="en-US"/>
        </w:rPr>
        <w:fldChar w:fldCharType="begin"/>
      </w:r>
      <w:r w:rsidR="00A65897">
        <w:rPr>
          <w:rFonts w:ascii="Times New Roman" w:hAnsi="Times New Roman" w:cs="Times New Roman"/>
          <w:bCs/>
          <w:iCs/>
          <w:sz w:val="20"/>
          <w:szCs w:val="20"/>
          <w:lang w:val="en-US"/>
        </w:rPr>
        <w:instrText xml:space="preserve"> ADDIN EN.CITE &lt;EndNote&gt;&lt;Cite&gt;&lt;Author&gt;Cavalier&lt;/Author&gt;&lt;Year&gt;2020&lt;/Year&gt;&lt;RecNum&gt;1170&lt;/RecNum&gt;&lt;DisplayText&gt;[30]&lt;/DisplayText&gt;&lt;record&gt;&lt;rec-number&gt;1170&lt;/rec-number&gt;&lt;foreign-keys&gt;&lt;key app="EN" db-id="09vtwsrpxf2vale90auvtstyvvrr5vpwzdx0" timestamp="1609939640"&gt;1170&lt;/key&gt;&lt;/foreign-keys&gt;&lt;ref-type name="Journal Article"&gt;17&lt;/ref-type&gt;&lt;contributors&gt;&lt;authors&gt;&lt;author&gt;Cavalier, E.&lt;/author&gt;&lt;author&gt;Huyghebaert, L.&lt;/author&gt;&lt;author&gt;Rousselle, O.&lt;/author&gt;&lt;author&gt;Bekaert, A. C.&lt;/author&gt;&lt;author&gt;Kovacs, S.&lt;/author&gt;&lt;author&gt;Vranken, L.&lt;/author&gt;&lt;author&gt;Peeters, S.&lt;/author&gt;&lt;author&gt;Le Goff, C.&lt;/author&gt;&lt;author&gt;Ladang, A.&lt;/author&gt;&lt;/authors&gt;&lt;/contributors&gt;&lt;auth-address&gt;Department of Clinical Chemistry, University of Liege, Liege, Belgium.&lt;/auth-address&gt;&lt;titles&gt;&lt;title&gt;Simultaneous measurement of 25(OH)-vitamin D and 24,25(OH)2-vitamin D to define cut-offs for CYP24A1 mutation and vitamin D deficiency in a population of 1200 young subjects&lt;/title&gt;&lt;secondary-title&gt;Clin Chem Lab Med&lt;/secondary-title&gt;&lt;/titles&gt;&lt;periodical&gt;&lt;full-title&gt;Clin Chem Lab Med&lt;/full-title&gt;&lt;abbr-1&gt;Clinical chemistry and laboratory medicine&lt;/abbr-1&gt;&lt;/periodical&gt;&lt;pages&gt;197-201&lt;/pages&gt;&lt;volume&gt;58&lt;/volume&gt;&lt;number&gt;2&lt;/number&gt;&lt;edition&gt;2019/12/06&lt;/edition&gt;&lt;keywords&gt;&lt;keyword&gt;*24.25(OH)2-vitamin D&lt;/keyword&gt;&lt;keyword&gt;*25(OH)-vitamin D&lt;/keyword&gt;&lt;keyword&gt;*cyp24a1&lt;/keyword&gt;&lt;keyword&gt;*vitamin D&lt;/keyword&gt;&lt;keyword&gt;*vitamin D metabolite ratio (VMR)&lt;/keyword&gt;&lt;/keywords&gt;&lt;dates&gt;&lt;year&gt;2020&lt;/year&gt;&lt;pub-dates&gt;&lt;date&gt;Jan 28&lt;/date&gt;&lt;/pub-dates&gt;&lt;/dates&gt;&lt;isbn&gt;1437-4331 (Electronic)&amp;#xD;1434-6621 (Linking)&lt;/isbn&gt;&lt;accession-num&gt;31804956&lt;/accession-num&gt;&lt;urls&gt;&lt;related-urls&gt;&lt;url&gt;https://www.ncbi.nlm.nih.gov/pubmed/31804956&lt;/url&gt;&lt;/related-urls&gt;&lt;/urls&gt;&lt;electronic-resource-num&gt;10.1515/cclm-2019-0996&lt;/electronic-resource-num&gt;&lt;/record&gt;&lt;/Cite&gt;&lt;/EndNote&gt;</w:instrText>
      </w:r>
      <w:r w:rsidR="00A65897">
        <w:rPr>
          <w:rFonts w:ascii="Times New Roman" w:hAnsi="Times New Roman" w:cs="Times New Roman"/>
          <w:bCs/>
          <w:iCs/>
          <w:sz w:val="20"/>
          <w:szCs w:val="20"/>
          <w:lang w:val="en-US"/>
        </w:rPr>
        <w:fldChar w:fldCharType="separate"/>
      </w:r>
      <w:r w:rsidR="00A65897">
        <w:rPr>
          <w:rFonts w:ascii="Times New Roman" w:hAnsi="Times New Roman" w:cs="Times New Roman"/>
          <w:bCs/>
          <w:iCs/>
          <w:noProof/>
          <w:sz w:val="20"/>
          <w:szCs w:val="20"/>
          <w:lang w:val="en-US"/>
        </w:rPr>
        <w:t>[30]</w:t>
      </w:r>
      <w:r w:rsidR="00A65897">
        <w:rPr>
          <w:rFonts w:ascii="Times New Roman" w:hAnsi="Times New Roman" w:cs="Times New Roman"/>
          <w:bCs/>
          <w:iCs/>
          <w:sz w:val="20"/>
          <w:szCs w:val="20"/>
          <w:lang w:val="en-US"/>
        </w:rPr>
        <w:fldChar w:fldCharType="end"/>
      </w:r>
      <w:r w:rsidRPr="00D01ED8">
        <w:rPr>
          <w:rFonts w:ascii="Times New Roman" w:hAnsi="Times New Roman" w:cs="Times New Roman"/>
          <w:bCs/>
          <w:iCs/>
          <w:sz w:val="20"/>
          <w:szCs w:val="20"/>
          <w:lang w:val="en-US"/>
        </w:rPr>
        <w:t>. Nevertheless, measurement of 24,25(OH)</w:t>
      </w:r>
      <w:r w:rsidRPr="00D01ED8">
        <w:rPr>
          <w:rFonts w:ascii="Times New Roman" w:hAnsi="Times New Roman" w:cs="Times New Roman"/>
          <w:bCs/>
          <w:iCs/>
          <w:sz w:val="20"/>
          <w:szCs w:val="20"/>
          <w:vertAlign w:val="subscript"/>
          <w:lang w:val="en-US"/>
        </w:rPr>
        <w:t>2</w:t>
      </w:r>
      <w:r w:rsidRPr="00D01ED8">
        <w:rPr>
          <w:rFonts w:ascii="Times New Roman" w:hAnsi="Times New Roman" w:cs="Times New Roman"/>
          <w:bCs/>
          <w:iCs/>
          <w:sz w:val="20"/>
          <w:szCs w:val="20"/>
          <w:lang w:val="en-US"/>
        </w:rPr>
        <w:t>D and VMR (vitamin D metabolite ratio of serum, 24, 25(OH)</w:t>
      </w:r>
      <w:r w:rsidRPr="00D01ED8">
        <w:rPr>
          <w:rFonts w:ascii="Times New Roman" w:hAnsi="Times New Roman" w:cs="Times New Roman"/>
          <w:bCs/>
          <w:iCs/>
          <w:sz w:val="20"/>
          <w:szCs w:val="20"/>
          <w:vertAlign w:val="subscript"/>
          <w:lang w:val="en-US"/>
        </w:rPr>
        <w:t>2</w:t>
      </w:r>
      <w:r w:rsidRPr="00D01ED8">
        <w:rPr>
          <w:rFonts w:ascii="Times New Roman" w:hAnsi="Times New Roman" w:cs="Times New Roman"/>
          <w:bCs/>
          <w:iCs/>
          <w:sz w:val="20"/>
          <w:szCs w:val="20"/>
          <w:lang w:val="en-US"/>
        </w:rPr>
        <w:t>D to 25(OH)D) values are available only to clinical laboratories equipped with LC-MS capabilities in the absence of available automated immunoassays.</w:t>
      </w:r>
    </w:p>
    <w:p w:rsidR="00B83840" w:rsidRPr="00D01ED8" w:rsidRDefault="00B83840" w:rsidP="00B83840">
      <w:pPr>
        <w:autoSpaceDE w:val="0"/>
        <w:autoSpaceDN w:val="0"/>
        <w:adjustRightInd w:val="0"/>
        <w:spacing w:line="360" w:lineRule="auto"/>
        <w:jc w:val="both"/>
        <w:rPr>
          <w:rFonts w:ascii="Times New Roman" w:hAnsi="Times New Roman" w:cs="Times New Roman"/>
          <w:bCs/>
          <w:i/>
          <w:iCs/>
          <w:sz w:val="20"/>
          <w:szCs w:val="20"/>
          <w:lang w:val="en-US"/>
        </w:rPr>
      </w:pPr>
      <w:r w:rsidRPr="00D01ED8">
        <w:rPr>
          <w:rFonts w:ascii="Times New Roman" w:hAnsi="Times New Roman" w:cs="Times New Roman"/>
          <w:i/>
          <w:sz w:val="20"/>
          <w:szCs w:val="20"/>
          <w:lang w:val="en-US"/>
        </w:rPr>
        <w:t>In summary, vitamin D status can be assessed by measuring serum 25(OH)D level with a robust and reliable standardized assay. The other vitamin D metabolites 1,25-(OH)</w:t>
      </w:r>
      <w:r w:rsidRPr="00D01ED8">
        <w:rPr>
          <w:rFonts w:ascii="Times New Roman" w:hAnsi="Times New Roman" w:cs="Times New Roman"/>
          <w:i/>
          <w:sz w:val="20"/>
          <w:szCs w:val="20"/>
          <w:vertAlign w:val="subscript"/>
          <w:lang w:val="en-US"/>
        </w:rPr>
        <w:t>2</w:t>
      </w:r>
      <w:r w:rsidRPr="00D01ED8">
        <w:rPr>
          <w:rFonts w:ascii="Times New Roman" w:hAnsi="Times New Roman" w:cs="Times New Roman"/>
          <w:i/>
          <w:sz w:val="20"/>
          <w:szCs w:val="20"/>
          <w:lang w:val="en-US"/>
        </w:rPr>
        <w:t>D, free 25(OH)D and even 24,25(OH)</w:t>
      </w:r>
      <w:r w:rsidRPr="00D01ED8">
        <w:rPr>
          <w:rFonts w:ascii="Times New Roman" w:hAnsi="Times New Roman" w:cs="Times New Roman"/>
          <w:i/>
          <w:sz w:val="20"/>
          <w:szCs w:val="20"/>
          <w:vertAlign w:val="subscript"/>
          <w:lang w:val="en-US"/>
        </w:rPr>
        <w:t>2</w:t>
      </w:r>
      <w:r w:rsidRPr="00D01ED8">
        <w:rPr>
          <w:rFonts w:ascii="Times New Roman" w:hAnsi="Times New Roman" w:cs="Times New Roman"/>
          <w:i/>
          <w:sz w:val="20"/>
          <w:szCs w:val="20"/>
          <w:lang w:val="en-US"/>
        </w:rPr>
        <w:t>D should not be used as a surrogate marker of vitamin D status.</w:t>
      </w:r>
    </w:p>
    <w:p w:rsidR="00B83840" w:rsidRPr="00D01ED8" w:rsidRDefault="00B83840" w:rsidP="00B83840">
      <w:pPr>
        <w:spacing w:line="240" w:lineRule="auto"/>
        <w:jc w:val="both"/>
        <w:rPr>
          <w:rFonts w:ascii="Times New Roman" w:hAnsi="Times New Roman" w:cs="Times New Roman"/>
          <w:sz w:val="20"/>
          <w:szCs w:val="20"/>
          <w:lang w:val="en-US"/>
        </w:rPr>
      </w:pPr>
    </w:p>
    <w:p w:rsidR="00B83840" w:rsidRPr="00D01ED8" w:rsidRDefault="00B83840" w:rsidP="00851B7D">
      <w:pPr>
        <w:spacing w:before="240" w:line="24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 xml:space="preserve">Prevalence of Vitamin D </w:t>
      </w:r>
      <w:r w:rsidR="00B03292">
        <w:rPr>
          <w:rFonts w:ascii="Times New Roman" w:hAnsi="Times New Roman" w:cs="Times New Roman"/>
          <w:b/>
          <w:sz w:val="20"/>
          <w:szCs w:val="20"/>
          <w:lang w:val="en-US"/>
        </w:rPr>
        <w:t>in</w:t>
      </w:r>
      <w:r w:rsidRPr="00D01ED8">
        <w:rPr>
          <w:rFonts w:ascii="Times New Roman" w:hAnsi="Times New Roman" w:cs="Times New Roman"/>
          <w:b/>
          <w:sz w:val="20"/>
          <w:szCs w:val="20"/>
          <w:lang w:val="en-US"/>
        </w:rPr>
        <w:t>sufficiency/deficiency in patients admitted to the orthopedic ward</w:t>
      </w:r>
    </w:p>
    <w:p w:rsidR="00B83840" w:rsidRPr="00D01ED8" w:rsidRDefault="00B83840" w:rsidP="00851B7D">
      <w:pPr>
        <w:spacing w:before="240" w:after="0"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Interpretation of serum levels of 25(OH)D OHD</w:t>
      </w:r>
      <w:r w:rsidRPr="00D01ED8">
        <w:rPr>
          <w:rFonts w:ascii="Times New Roman" w:hAnsi="Times New Roman" w:cs="Times New Roman"/>
          <w:sz w:val="20"/>
          <w:szCs w:val="20"/>
          <w:lang w:val="en-US"/>
        </w:rPr>
        <w:t xml:space="preserve"> </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Vitamin D deficiency is a potential problem for countries at high latitude and can ranged between 10 and 40% in winter according mainly to regional sunlight exposure and to a lesser degree to dietary vitamin D intake </w:t>
      </w:r>
      <w:r w:rsidR="00A65897">
        <w:rPr>
          <w:rFonts w:ascii="Times New Roman" w:hAnsi="Times New Roman" w:cs="Times New Roman"/>
          <w:sz w:val="20"/>
          <w:szCs w:val="20"/>
          <w:lang w:val="en-US"/>
        </w:rPr>
        <w:fldChar w:fldCharType="begin">
          <w:fldData xml:space="preserve">PEVuZE5vdGU+PENpdGU+PEF1dGhvcj5QcmllbWVsPC9BdXRob3I+PFllYXI+MjAxMDwvWWVhcj48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zMDUtMTI8L3BhZ2VzPjx2b2x1bWU+MjU8L3ZvbHVtZT48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0NjEtNzI8L3BhZ2VzPjx2b2x1bWU+MjI8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QcmllbWVsPC9BdXRob3I+PFllYXI+MjAxMDwvWWVhcj48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zMDUtMTI8L3BhZ2VzPjx2b2x1bWU+MjU8L3ZvbHVtZT48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0NjEtNzI8L3BhZ2VzPjx2b2x1bWU+MjI8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1-3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erum 25(OH)D status varies also according to gender and age as reported among 95,000 Korean men and women </w:t>
      </w:r>
      <w:r w:rsidR="00A65897">
        <w:rPr>
          <w:rFonts w:ascii="Times New Roman" w:hAnsi="Times New Roman" w:cs="Times New Roman"/>
          <w:sz w:val="20"/>
          <w:szCs w:val="20"/>
          <w:lang w:val="en-US"/>
        </w:rPr>
        <w:fldChar w:fldCharType="begin">
          <w:fldData xml:space="preserve">PEVuZE5vdGU+PENpdGU+PEF1dGhvcj5ZdTwvQXV0aG9yPjxZZWFyPjIwMTY8L1llYXI+PFJlY051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ZdTwvQXV0aG9yPjxZZWFyPjIwMTY8L1llYXI+PFJlY051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The mean 25(OH)D levels were higher in men than in women for all age groups and were highest in those aged ≥ 70 years and lowest in younger individuals &lt; 30 years in both genders. </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Body composition can influence serum levels of 25(OH)D as shown in an elderly cohort of German women in which 25(OH)D levels were affected by total body fat after controlling for age, lifestyle and serum intact PTH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Jungert&lt;/Author&gt;&lt;Year&gt;2012&lt;/Year&gt;&lt;RecNum&gt;928&lt;/RecNum&gt;&lt;DisplayText&gt;[34]&lt;/DisplayText&gt;&lt;record&gt;&lt;rec-number&gt;928&lt;/rec-number&gt;&lt;foreign-keys&gt;&lt;key app="EN" db-id="09vtwsrpxf2vale90auvtstyvvrr5vpwzdx0" timestamp="1602489368"&gt;928&lt;/key&gt;&lt;/foreign-keys&gt;&lt;ref-type name="Journal Article"&gt;17&lt;/ref-type&gt;&lt;contributors&gt;&lt;authors&gt;&lt;author&gt;Jungert, A.&lt;/author&gt;&lt;author&gt;Roth, H. J.&lt;/author&gt;&lt;author&gt;Neuhauser-Berthold, M.&lt;/author&gt;&lt;/authors&gt;&lt;/contributors&gt;&lt;auth-address&gt;Institute of Nutritional Science, Justus-Liebig-University, Goethestrasse 55, 35390, Giessen, Germany. monika.neuhaeuser-berthold@ernaehrung.uni-giessen.de.&lt;/auth-address&gt;&lt;titles&gt;&lt;title&gt;Serum 25-hydroxyvitamin D3 and body composition in an elderly cohort from Germany: a cross-sectional stud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42&lt;/pages&gt;&lt;volume&gt;9&lt;/volume&gt;&lt;number&gt;1&lt;/number&gt;&lt;dates&gt;&lt;year&gt;2012&lt;/year&gt;&lt;pub-dates&gt;&lt;date&gt;May 18&lt;/date&gt;&lt;/pub-dates&gt;&lt;/dates&gt;&lt;isbn&gt;1743-7075 (Electronic)&amp;#xD;1743-7075 (Linking)&lt;/isbn&gt;&lt;accession-num&gt;22607088&lt;/accession-num&gt;&lt;urls&gt;&lt;related-urls&gt;&lt;url&gt;http://www.ncbi.nlm.nih.gov/pubmed/22607088&lt;/url&gt;&lt;/related-urls&gt;&lt;/urls&gt;&lt;custom2&gt;3484027&lt;/custom2&gt;&lt;electronic-resource-num&gt;10.1186/1743-7075-9-42&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In a meta-analysis of 21 studies including up to 42’024 subjects, each unit (kg/m</w:t>
      </w:r>
      <w:r w:rsidRPr="00D01ED8">
        <w:rPr>
          <w:rFonts w:ascii="Times New Roman" w:hAnsi="Times New Roman" w:cs="Times New Roman"/>
          <w:sz w:val="20"/>
          <w:szCs w:val="20"/>
          <w:vertAlign w:val="superscript"/>
          <w:lang w:val="en-US"/>
        </w:rPr>
        <w:t>2</w:t>
      </w:r>
      <w:r w:rsidRPr="00D01ED8">
        <w:rPr>
          <w:rFonts w:ascii="Times New Roman" w:hAnsi="Times New Roman" w:cs="Times New Roman"/>
          <w:sz w:val="20"/>
          <w:szCs w:val="20"/>
          <w:lang w:val="en-US"/>
        </w:rPr>
        <w:t xml:space="preserve">) increase in BMI was associated with 1.15% lower concentrations of 25(OH)D after adjusting for age, sex, laboratory batch and month of measurement </w:t>
      </w:r>
      <w:r w:rsidR="00A65897">
        <w:rPr>
          <w:rFonts w:ascii="Times New Roman" w:hAnsi="Times New Roman" w:cs="Times New Roman"/>
          <w:sz w:val="20"/>
          <w:szCs w:val="20"/>
          <w:lang w:val="en-US"/>
        </w:rPr>
        <w:fldChar w:fldCharType="begin">
          <w:fldData xml:space="preserve">PEVuZE5vdGU+PENpdGU+PEF1dGhvcj5WaW1hbGVzd2FyYW48L0F1dGhvcj48WWVhcj4yMDEzPC9Z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zODM8L3BhZ2VzPjx2b2x1bWU+MTA8L3ZvbHVtZT48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WaW1hbGVzd2FyYW48L0F1dGhvcj48WWVhcj4yMDEzPC9Z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zODM8L3BhZ2VzPjx2b2x1bWU+MTA8L3ZvbHVtZT48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BMI and BMI </w:t>
      </w:r>
      <w:r w:rsidRPr="00D01ED8">
        <w:rPr>
          <w:rStyle w:val="text39"/>
          <w:rFonts w:ascii="Times New Roman" w:hAnsi="Times New Roman" w:cs="Times New Roman"/>
          <w:sz w:val="20"/>
          <w:szCs w:val="20"/>
          <w:lang w:val="en"/>
        </w:rPr>
        <w:t>single nucleotide polymorphisms (SNPs)</w:t>
      </w:r>
      <w:r w:rsidRPr="00D01ED8">
        <w:rPr>
          <w:rFonts w:ascii="Times New Roman" w:hAnsi="Times New Roman" w:cs="Times New Roman"/>
          <w:sz w:val="20"/>
          <w:szCs w:val="20"/>
          <w:lang w:val="en-US"/>
        </w:rPr>
        <w:t xml:space="preserve"> were associated with 25(OH)D while 25(OH)D SNPs were not associated with BMI. This study, on the basis of a bi-directional genetic approach, suggested that a higher BMI leads to lower 25(OH)D, while any effects of lower 25(OH)D increasing BMI were likely to be small.</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Acute infection may alter vitamin D status. To characterize this deleterious effect of acute infection on vitamin D status, 6 vitamin-replete bull calves were experimentally infected with bovine viral diarrhea virus and compared to 6 sham-inoculated controls </w:t>
      </w:r>
      <w:r w:rsidR="00A65897">
        <w:rPr>
          <w:rFonts w:ascii="Times New Roman" w:hAnsi="Times New Roman" w:cs="Times New Roman"/>
          <w:sz w:val="20"/>
          <w:szCs w:val="20"/>
          <w:lang w:val="en-US"/>
        </w:rPr>
        <w:fldChar w:fldCharType="begin">
          <w:fldData xml:space="preserve">PEVuZE5vdGU+PENpdGU+PEF1dGhvcj5Ob25uZWNrZTwvQXV0aG9yPjxZZWFyPjIwMTQ8L1llYXI+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TU2Ni03OTwvcGFnZXM+PHZv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Ob25uZWNrZTwvQXV0aG9yPjxZZWFyPjIwMTQ8L1llYXI+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TU2Ni03OTwvcGFnZXM+PHZv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During the last 8d of the 14-d post-inoculation period, serum 25(OH)D concentrations decreased by 51%</w:t>
      </w:r>
      <w:r w:rsidR="00705458" w:rsidRPr="00705458">
        <w:rPr>
          <w:rFonts w:ascii="Times New Roman" w:hAnsi="Times New Roman" w:cs="Times New Roman"/>
          <w:sz w:val="20"/>
          <w:szCs w:val="20"/>
          <w:lang w:val="en-US"/>
        </w:rPr>
        <w:t xml:space="preserve"> </w:t>
      </w:r>
      <w:r w:rsidR="0050599C">
        <w:rPr>
          <w:rFonts w:ascii="Times New Roman" w:hAnsi="Times New Roman" w:cs="Times New Roman"/>
          <w:sz w:val="20"/>
          <w:szCs w:val="20"/>
          <w:lang w:val="en-US"/>
        </w:rPr>
        <w:t xml:space="preserve">in infected calves </w:t>
      </w:r>
      <w:r w:rsidRPr="00D01ED8">
        <w:rPr>
          <w:rFonts w:ascii="Times New Roman" w:hAnsi="Times New Roman" w:cs="Times New Roman"/>
          <w:sz w:val="20"/>
          <w:szCs w:val="20"/>
          <w:lang w:val="en-US"/>
        </w:rPr>
        <w:t>and the inverse association between vitamin D status and serum amyloid A suggested that the infection-induce</w:t>
      </w:r>
      <w:r w:rsidR="00E30025">
        <w:rPr>
          <w:rFonts w:ascii="Times New Roman" w:hAnsi="Times New Roman" w:cs="Times New Roman"/>
          <w:sz w:val="20"/>
          <w:szCs w:val="20"/>
          <w:lang w:val="en-US"/>
        </w:rPr>
        <w:t>d</w:t>
      </w:r>
      <w:r w:rsidRPr="00D01ED8">
        <w:rPr>
          <w:rFonts w:ascii="Times New Roman" w:hAnsi="Times New Roman" w:cs="Times New Roman"/>
          <w:sz w:val="20"/>
          <w:szCs w:val="20"/>
          <w:lang w:val="en-US"/>
        </w:rPr>
        <w:t xml:space="preserve"> acute phase response contributed to the reduced serum 25(OH)D concentration. Furthermore, during a systemic inflammatory response induced</w:t>
      </w:r>
      <w:r w:rsidR="008B2CC6" w:rsidRPr="00D01ED8">
        <w:rPr>
          <w:rFonts w:ascii="Times New Roman" w:hAnsi="Times New Roman" w:cs="Times New Roman"/>
          <w:sz w:val="20"/>
          <w:szCs w:val="20"/>
          <w:lang w:val="en-US"/>
        </w:rPr>
        <w:t xml:space="preserve"> 48 hours after elective orthop</w:t>
      </w:r>
      <w:r w:rsidRPr="00D01ED8">
        <w:rPr>
          <w:rFonts w:ascii="Times New Roman" w:hAnsi="Times New Roman" w:cs="Times New Roman"/>
          <w:sz w:val="20"/>
          <w:szCs w:val="20"/>
          <w:lang w:val="en-US"/>
        </w:rPr>
        <w:t xml:space="preserve">edic surgery in 30 patients, serum 25(OH)D concentrations as well as VDBP decreased suggesting that serum 25(OH)D as a biomarker of vitamin D status should be interpreted with caution in the context of acute inflammation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Waldron&lt;/Author&gt;&lt;Year&gt;2013&lt;/Year&gt;&lt;RecNum&gt;930&lt;/RecNum&gt;&lt;DisplayText&gt;[37]&lt;/DisplayText&gt;&lt;record&gt;&lt;rec-number&gt;930&lt;/rec-number&gt;&lt;foreign-keys&gt;&lt;key app="EN" db-id="09vtwsrpxf2vale90auvtstyvvrr5vpwzdx0" timestamp="1602489564"&gt;930&lt;/key&gt;&lt;/foreign-keys&gt;&lt;ref-type name="Journal Article"&gt;17&lt;/ref-type&gt;&lt;contributors&gt;&lt;authors&gt;&lt;author&gt;Waldron, J. L.&lt;/author&gt;&lt;author&gt;Ashby, H. L.&lt;/author&gt;&lt;author&gt;Cornes, M. P.&lt;/author&gt;&lt;author&gt;Bechervaise, J.&lt;/author&gt;&lt;author&gt;Razavi, C.&lt;/author&gt;&lt;author&gt;Thomas, O. L.&lt;/author&gt;&lt;author&gt;Chugh, S.&lt;/author&gt;&lt;author&gt;Deshpande, S.&lt;/author&gt;&lt;author&gt;Ford, C.&lt;/author&gt;&lt;author&gt;Gama, R.&lt;/author&gt;&lt;/authors&gt;&lt;/contributors&gt;&lt;auth-address&gt;Department of Clinical Chemistry, New Cross Hospital, Wolverhampton, West Midlands, UK. jenna.waldron@nhs.net&lt;/auth-address&gt;&lt;titles&gt;&lt;title&gt;Vitamin D: a negative acute phase reactant&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620-2&lt;/pages&gt;&lt;volume&gt;66&lt;/volume&gt;&lt;number&gt;7&lt;/number&gt;&lt;keywords&gt;&lt;keyword&gt;Acute-Phase Proteins/*metabolism&lt;/keyword&gt;&lt;keyword&gt;*Arthroplasty, Replacement, Hip&lt;/keyword&gt;&lt;keyword&gt;*Arthroplasty, Replacement, Knee&lt;/keyword&gt;&lt;keyword&gt;Biomarkers/metabolism/urine&lt;/keyword&gt;&lt;keyword&gt;C-Reactive Protein/metabolism&lt;/keyword&gt;&lt;keyword&gt;Humans&lt;/keyword&gt;&lt;keyword&gt;Postoperative Complications/*blood/urine&lt;/keyword&gt;&lt;keyword&gt;Vitamin D/*blood&lt;/keyword&gt;&lt;keyword&gt;Vitamin D Deficiency/blood/etiology&lt;/keyword&gt;&lt;/keywords&gt;&lt;dates&gt;&lt;year&gt;2013&lt;/year&gt;&lt;pub-dates&gt;&lt;date&gt;Jul&lt;/date&gt;&lt;/pub-dates&gt;&lt;/dates&gt;&lt;isbn&gt;1472-4146 (Electronic)&amp;#xD;0021-9746 (Linking)&lt;/isbn&gt;&lt;accession-num&gt;23454726&lt;/accession-num&gt;&lt;urls&gt;&lt;related-urls&gt;&lt;url&gt;http://www.ncbi.nlm.nih.gov/pubmed/23454726&lt;/url&gt;&lt;/related-urls&gt;&lt;/urls&gt;&lt;electronic-resource-num&gt;10.1136/jclinpath-2012-201301&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p>
    <w:p w:rsidR="00EE5A38" w:rsidRDefault="00EE5A38" w:rsidP="00B83840">
      <w:pPr>
        <w:spacing w:after="0" w:line="360" w:lineRule="auto"/>
        <w:jc w:val="both"/>
        <w:rPr>
          <w:rFonts w:ascii="Times New Roman" w:hAnsi="Times New Roman" w:cs="Times New Roman"/>
          <w:b/>
          <w:sz w:val="20"/>
          <w:szCs w:val="20"/>
          <w:lang w:val="en-US"/>
        </w:rPr>
      </w:pPr>
    </w:p>
    <w:p w:rsidR="00B83840" w:rsidRPr="00D01ED8" w:rsidRDefault="00B83840" w:rsidP="00B83840">
      <w:pPr>
        <w:spacing w:after="0"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Prevalence of Vitamin D deficiency in patients with osteoporotic fractures</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Among patients with osteoporotic fractures, prevalence of vitamin D deficiency is high. </w:t>
      </w:r>
      <w:r w:rsidR="006E6ADE">
        <w:rPr>
          <w:rFonts w:ascii="Times New Roman" w:hAnsi="Times New Roman" w:cs="Times New Roman"/>
          <w:sz w:val="20"/>
          <w:szCs w:val="20"/>
          <w:lang w:val="en-US"/>
        </w:rPr>
        <w:t xml:space="preserve">Risk factors for vitamin D deficiency include a lack of sun exposure, dark skin, low intake, liver and gastrointestinal diseases, and some drugs. </w:t>
      </w:r>
      <w:r w:rsidRPr="00D01ED8">
        <w:rPr>
          <w:rFonts w:ascii="Times New Roman" w:hAnsi="Times New Roman" w:cs="Times New Roman"/>
          <w:sz w:val="20"/>
          <w:szCs w:val="20"/>
          <w:lang w:val="en-US"/>
        </w:rPr>
        <w:t xml:space="preserve">In a prospective study including Japanese postmenopausal women with osteoporotic fractures and a mean age of 80.7 years, 78% of these patients had 25(OH)D concentrations &lt; 50 nmol/l (20 ng/ml) with lower values in hip fractures than in vertebral or distal radius fractures </w: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8]</w:t>
      </w:r>
      <w:r w:rsidR="00A65897">
        <w:rPr>
          <w:rFonts w:ascii="Times New Roman" w:hAnsi="Times New Roman" w:cs="Times New Roman"/>
          <w:sz w:val="20"/>
          <w:szCs w:val="20"/>
          <w:lang w:val="en-US"/>
        </w:rPr>
        <w:fldChar w:fldCharType="end"/>
      </w:r>
      <w:r w:rsidRPr="00705458">
        <w:rPr>
          <w:rFonts w:ascii="Times New Roman" w:hAnsi="Times New Roman" w:cs="Times New Roman"/>
          <w:sz w:val="20"/>
          <w:szCs w:val="20"/>
          <w:lang w:val="en-US"/>
        </w:rPr>
        <w:t xml:space="preserve"> </w:t>
      </w:r>
      <w:r w:rsidR="00705458" w:rsidRPr="0027194D">
        <w:rPr>
          <w:rFonts w:ascii="Times New Roman" w:hAnsi="Times New Roman" w:cs="Times New Roman"/>
          <w:b/>
          <w:sz w:val="20"/>
          <w:szCs w:val="20"/>
          <w:lang w:val="en-US"/>
        </w:rPr>
        <w:t>(Fig- 2)</w:t>
      </w:r>
      <w:r w:rsidRPr="00705458">
        <w:rPr>
          <w:rFonts w:ascii="Times New Roman" w:hAnsi="Times New Roman" w:cs="Times New Roman"/>
          <w:sz w:val="20"/>
          <w:szCs w:val="20"/>
          <w:lang w:val="en-US"/>
        </w:rPr>
        <w:t>.</w:t>
      </w:r>
      <w:r w:rsidR="0027194D">
        <w:rPr>
          <w:rFonts w:ascii="Times New Roman" w:hAnsi="Times New Roman" w:cs="Times New Roman"/>
          <w:sz w:val="20"/>
          <w:szCs w:val="20"/>
          <w:lang w:val="en-US"/>
        </w:rPr>
        <w:t xml:space="preserve"> As compared, higher 25(OH)D levels were observed in Japanese postmenopausal women without fracture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Nakamura&lt;/Author&gt;&lt;Year&gt;2008&lt;/Year&gt;&lt;RecNum&gt;1214&lt;/RecNum&gt;&lt;DisplayText&gt;[39]&lt;/DisplayText&gt;&lt;record&gt;&lt;rec-number&gt;1214&lt;/rec-number&gt;&lt;foreign-keys&gt;&lt;key app="EN" db-id="09vtwsrpxf2vale90auvtstyvvrr5vpwzdx0" timestamp="1617283217"&gt;1214&lt;/key&gt;&lt;/foreign-keys&gt;&lt;ref-type name="Journal Article"&gt;17&lt;/ref-type&gt;&lt;contributors&gt;&lt;authors&gt;&lt;author&gt;Nakamura, K.&lt;/author&gt;&lt;author&gt;Tsugawa, N.&lt;/author&gt;&lt;author&gt;Saito, T.&lt;/author&gt;&lt;author&gt;Ishikawa, M.&lt;/author&gt;&lt;author&gt;Tsuchiya, Y.&lt;/author&gt;&lt;author&gt;Hyodo, K.&lt;/author&gt;&lt;author&gt;Maruyama, K.&lt;/author&gt;&lt;author&gt;Oshiki, R.&lt;/author&gt;&lt;author&gt;Kobayashi, R.&lt;/author&gt;&lt;author&gt;Nashimoto, M.&lt;/author&gt;&lt;author&gt;Yoshihara, A.&lt;/author&gt;&lt;author&gt;Ozaki, R.&lt;/author&gt;&lt;author&gt;Okano, T.&lt;/author&gt;&lt;author&gt;Yamamoto, M.&lt;/author&gt;&lt;/authors&gt;&lt;/contributors&gt;&lt;auth-address&gt;Department of Community Preventive Medicine, Niigata University Graduate School of Medical and Dental Sciences, 1-757 Asahimachi-dori, Niigata 951-8510, Japan. kazun@med.niigata-u.ac.jp&lt;/auth-address&gt;&lt;titles&gt;&lt;title&gt;Vitamin D status, bone mass, and bone metabolism in home-dwelling postmenopausal Japanese women: Yokogoshi Study&lt;/title&gt;&lt;secondary-title&gt;Bone&lt;/secondary-title&gt;&lt;/titles&gt;&lt;periodical&gt;&lt;full-title&gt;Bone&lt;/full-title&gt;&lt;abbr-1&gt;Bone&lt;/abbr-1&gt;&lt;/periodical&gt;&lt;pages&gt;271-7&lt;/pages&gt;&lt;volume&gt;42&lt;/volume&gt;&lt;number&gt;2&lt;/number&gt;&lt;edition&gt;2007/11/17&lt;/edition&gt;&lt;keywords&gt;&lt;keyword&gt;Aged&lt;/keyword&gt;&lt;keyword&gt;Bone Density/*physiology&lt;/keyword&gt;&lt;keyword&gt;Bone and Bones/*metabolism&lt;/keyword&gt;&lt;keyword&gt;Female&lt;/keyword&gt;&lt;keyword&gt;Humans&lt;/keyword&gt;&lt;keyword&gt;Japan&lt;/keyword&gt;&lt;keyword&gt;Middle Aged&lt;/keyword&gt;&lt;keyword&gt;Postmenopause/*metabolism&lt;/keyword&gt;&lt;keyword&gt;Vitamin D/*metabolism&lt;/keyword&gt;&lt;/keywords&gt;&lt;dates&gt;&lt;year&gt;2008&lt;/year&gt;&lt;pub-dates&gt;&lt;date&gt;Feb&lt;/date&gt;&lt;/pub-dates&gt;&lt;/dates&gt;&lt;isbn&gt;8756-3282 (Print)&amp;#xD;1873-2763 (Linking)&lt;/isbn&gt;&lt;accession-num&gt;18006400&lt;/accession-num&gt;&lt;urls&gt;&lt;related-urls&gt;&lt;url&gt;https://www.ncbi.nlm.nih.gov/pubmed/18006400&lt;/url&gt;&lt;/related-urls&gt;&lt;/urls&gt;&lt;electronic-resource-num&gt;10.1016/j.bone.2007.09.056&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9]</w:t>
      </w:r>
      <w:r w:rsidR="00A65897">
        <w:rPr>
          <w:rFonts w:ascii="Times New Roman" w:hAnsi="Times New Roman" w:cs="Times New Roman"/>
          <w:sz w:val="20"/>
          <w:szCs w:val="20"/>
          <w:lang w:val="en-US"/>
        </w:rPr>
        <w:fldChar w:fldCharType="end"/>
      </w:r>
      <w:r w:rsidR="0027194D">
        <w:rPr>
          <w:rFonts w:ascii="Times New Roman" w:hAnsi="Times New Roman" w:cs="Times New Roman"/>
          <w:sz w:val="20"/>
          <w:szCs w:val="20"/>
          <w:lang w:val="en-US"/>
        </w:rPr>
        <w:t xml:space="preserve"> </w:t>
      </w:r>
      <w:r w:rsidR="00533803">
        <w:rPr>
          <w:rFonts w:ascii="Times New Roman" w:hAnsi="Times New Roman" w:cs="Times New Roman"/>
          <w:sz w:val="20"/>
          <w:szCs w:val="20"/>
          <w:lang w:val="en-US"/>
        </w:rPr>
        <w:t>(</w:t>
      </w:r>
      <w:r w:rsidR="0027194D" w:rsidRPr="004559C1">
        <w:rPr>
          <w:rFonts w:ascii="Times New Roman" w:hAnsi="Times New Roman" w:cs="Times New Roman"/>
          <w:b/>
          <w:sz w:val="20"/>
          <w:szCs w:val="20"/>
          <w:lang w:val="en-US"/>
        </w:rPr>
        <w:t>Fig.2</w:t>
      </w:r>
      <w:r w:rsidR="00533803">
        <w:rPr>
          <w:rFonts w:ascii="Times New Roman" w:hAnsi="Times New Roman" w:cs="Times New Roman"/>
          <w:b/>
          <w:sz w:val="20"/>
          <w:szCs w:val="20"/>
          <w:lang w:val="en-US"/>
        </w:rPr>
        <w:t>)</w:t>
      </w:r>
      <w:r w:rsidR="0027194D">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Many studies in patients with hip fractures and </w:t>
      </w:r>
      <w:r w:rsidRPr="00D01ED8">
        <w:rPr>
          <w:rFonts w:ascii="Times New Roman" w:hAnsi="Times New Roman" w:cs="Times New Roman"/>
          <w:color w:val="222222"/>
          <w:sz w:val="20"/>
          <w:szCs w:val="20"/>
          <w:lang w:val="en"/>
        </w:rPr>
        <w:t xml:space="preserve">an average age of around 80 years and over have reported a prevalence of serum 25(OH)D below 50 nmol/l ranging between 34% and 80%, </w:t>
      </w:r>
      <w:r w:rsidRPr="00D01ED8">
        <w:rPr>
          <w:rFonts w:ascii="Times New Roman" w:hAnsi="Times New Roman" w:cs="Times New Roman"/>
          <w:sz w:val="20"/>
          <w:szCs w:val="20"/>
          <w:lang w:val="en-US"/>
        </w:rPr>
        <w:t xml:space="preserve">even if mean values are around 40 to 50 nmol/l </w:t>
      </w:r>
      <w:r w:rsidR="00A65897">
        <w:rPr>
          <w:rFonts w:ascii="Times New Roman" w:hAnsi="Times New Roman" w:cs="Times New Roman"/>
          <w:sz w:val="20"/>
          <w:szCs w:val="20"/>
          <w:lang w:val="en-US"/>
        </w:rPr>
        <w:fldChar w:fldCharType="begin">
          <w:fldData xml:space="preserve">PEVuZE5vdGU+PENpdGU+PEF1dGhvcj5Bd2FsPC9BdXRob3I+PFllYXI+MjAyMDwvWWVhcj48UmVj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Yx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DMw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NTI0PC9wYWdlcz48dm9sdW1lPjIxPC92b2x1bWU+PG51bWJlcj4xPC9udW1iZXI+PGRhdGVzPjx5
ZWFyPjIwMjA8L3llYXI+PHB1Yi1kYXRlcz48ZGF0ZT5BdWcgODwvZGF0ZT48L3B1Yi1kYXRlcz48
L2RhdGVzPjxpc2JuPjE0NzEtMjQ3NCAoRWxlY3Ryb25pYykmI3hEOzE0NzEtMjQ3NCAoTGlua2lu
Zyk8L2lzYm4+PGFjY2Vzc2lvbi1udW0+MzI3NzA5OTM8L2FjY2Vzc2lvbi1udW0+PHVybHM+PHJl
bGF0ZWQtdXJscz48dXJsPmh0dHA6Ly93d3cubmNiaS5ubG0ubmloLmdvdi9wdWJtZWQvMzI3NzA5
OTM8L3VybD48L3JlbGF0ZWQtdXJscz48L3VybHM+PGN1c3RvbTI+NzQxNDcyNTwvY3VzdG9tMj48
ZWxlY3Ryb25pYy1yZXNvdXJjZS1udW0+MTAuMTE4Ni9zMTI4OTEtMDIwLTAzNTU0LTE8L2VsZWN0
cm9u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Bd2FsPC9BdXRob3I+PFllYXI+MjAyMDwvWWVhcj48UmVj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Yx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DMw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NTI0PC9wYWdlcz48dm9sdW1lPjIxPC92b2x1bWU+PG51bWJlcj4xPC9udW1iZXI+PGRhdGVzPjx5
ZWFyPjIwMjA8L3llYXI+PHB1Yi1kYXRlcz48ZGF0ZT5BdWcgODwvZGF0ZT48L3B1Yi1kYXRlcz48
L2RhdGVzPjxpc2JuPjE0NzEtMjQ3NCAoRWxlY3Ryb25pYykmI3hEOzE0NzEtMjQ3NCAoTGlua2lu
Zyk8L2lzYm4+PGFjY2Vzc2lvbi1udW0+MzI3NzA5OTM8L2FjY2Vzc2lvbi1udW0+PHVybHM+PHJl
bGF0ZWQtdXJscz48dXJsPmh0dHA6Ly93d3cubmNiaS5ubG0ubmloLmdvdi9wdWJtZWQvMzI3NzA5
OTM8L3VybD48L3JlbGF0ZWQtdXJscz48L3VybHM+PGN1c3RvbTI+NzQxNDcyNTwvY3VzdG9tMj48
ZWxlY3Ryb25pYy1yZXNvdXJjZS1udW0+MTAuMTE4Ni9zMTI4OTEtMDIwLTAzNTU0LTE8L2VsZWN0
cm9u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2, 14, 40-48]</w:t>
      </w:r>
      <w:r w:rsidR="00A65897">
        <w:rPr>
          <w:rFonts w:ascii="Times New Roman" w:hAnsi="Times New Roman" w:cs="Times New Roman"/>
          <w:sz w:val="20"/>
          <w:szCs w:val="20"/>
          <w:lang w:val="en-US"/>
        </w:rPr>
        <w:fldChar w:fldCharType="end"/>
      </w:r>
      <w:r w:rsidRPr="00D01ED8">
        <w:rPr>
          <w:rFonts w:ascii="Times New Roman" w:hAnsi="Times New Roman" w:cs="Times New Roman"/>
          <w:b/>
          <w:sz w:val="20"/>
          <w:szCs w:val="20"/>
          <w:lang w:val="en-US"/>
        </w:rPr>
        <w:t xml:space="preserve"> Table 1</w:t>
      </w:r>
      <w:r w:rsidRPr="00D01ED8">
        <w:rPr>
          <w:rFonts w:ascii="Times New Roman" w:hAnsi="Times New Roman" w:cs="Times New Roman"/>
          <w:sz w:val="20"/>
          <w:szCs w:val="20"/>
          <w:lang w:val="en-US"/>
        </w:rPr>
        <w:t>.</w:t>
      </w:r>
      <w:r w:rsidR="00B37622" w:rsidRPr="00D01ED8">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A high prevalence of vitamin D deficiency was also observed among 219 orthopedic patients presenting with vertebral fragility fractures </w:t>
      </w:r>
      <w:r w:rsidR="00A65897">
        <w:rPr>
          <w:rFonts w:ascii="Times New Roman" w:hAnsi="Times New Roman" w:cs="Times New Roman"/>
          <w:sz w:val="20"/>
          <w:szCs w:val="20"/>
          <w:lang w:val="en-US"/>
        </w:rPr>
        <w:fldChar w:fldCharType="begin">
          <w:fldData xml:space="preserve">PEVuZE5vdGU+PENpdGU+PEF1dGhvcj5NYWllcjwvQXV0aG9yPjxZZWFyPjIwMTU8L1llYXI+PFJl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WllcjwvQXV0aG9yPjxZZWFyPjIwMTU8L1llYXI+PFJl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4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s well as among 93 patients with pelvic insufficiency fractures </w:t>
      </w:r>
      <w:r w:rsidR="00A65897">
        <w:rPr>
          <w:rFonts w:ascii="Times New Roman" w:hAnsi="Times New Roman" w:cs="Times New Roman"/>
          <w:sz w:val="20"/>
          <w:szCs w:val="20"/>
          <w:lang w:val="en-US"/>
        </w:rPr>
        <w:fldChar w:fldCharType="begin">
          <w:fldData xml:space="preserve">PEVuZE5vdGU+PENpdGU+PEF1dGhvcj5NYWllcjwvQXV0aG9yPjxZZWFyPjIwMTY8L1llYXI+PFJl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gwLTU8L3BhZ2VzPjx2b2x1bWU+Njc8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WllcjwvQXV0aG9yPjxZZWFyPjIwMTY8L1llYXI+PFJl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Vitamin D insufficiency or deficiency were also common across all age groups in two cohorts of patients undergoing fracture repair surgery </w:t>
      </w:r>
      <w:r w:rsidR="00A65897">
        <w:rPr>
          <w:rFonts w:ascii="Times New Roman" w:hAnsi="Times New Roman" w:cs="Times New Roman"/>
          <w:sz w:val="20"/>
          <w:szCs w:val="20"/>
          <w:lang w:val="en-US"/>
        </w:rPr>
        <w:fldChar w:fldCharType="begin">
          <w:fldData xml:space="preserve">PEVuZE5vdGU+PENpdGU+PEF1dGhvcj5CZWU8L0F1dGhvcj48WWVhcj4yMDEzPC9ZZWFyPjxSZWNO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ZWU8L0F1dGhvcj48WWVhcj4yMDEzPC9ZZWFyPjxSZWNO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meta-analysis exploring the correlation between serum 25(OH)D levels and osteoporotic fractures in elderly, high as compared to low serum 25(OH)D levels were associated with reduced risk of hip fracture but had no significant relationship with total fracture risk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Wang&lt;/Author&gt;&lt;Year&gt;2020&lt;/Year&gt;&lt;RecNum&gt;883&lt;/RecNum&gt;&lt;DisplayText&gt;[52]&lt;/DisplayText&gt;&lt;record&gt;&lt;rec-number&gt;883&lt;/rec-number&gt;&lt;foreign-keys&gt;&lt;key app="EN" db-id="09vtwsrpxf2vale90auvtstyvvrr5vpwzdx0" timestamp="1601907903"&gt;883&lt;/key&gt;&lt;/foreign-keys&gt;&lt;ref-type name="Journal Article"&gt;17&lt;/ref-type&gt;&lt;contributors&gt;&lt;authors&gt;&lt;author&gt;Wang, N.&lt;/author&gt;&lt;author&gt;Chen, Y.&lt;/author&gt;&lt;author&gt;Ji, J.&lt;/author&gt;&lt;author&gt;Chang, J.&lt;/author&gt;&lt;author&gt;Yu, S.&lt;/author&gt;&lt;author&gt;Yu, B.&lt;/author&gt;&lt;/authors&gt;&lt;/contributors&gt;&lt;auth-address&gt;Shandong University of Traditional Chinese Medicine, Jingshi Road16369, Jinan, 250014, China.&amp;#xD;Department of Orthopaedics, Affiliated Hospital of Shandong University of Traditional Chinese Medicine, Jingshi Road16369, Jinan, 250014, China.&amp;#xD;Department of Orthopaedics, Affiliated Hospital of Shandong University of Traditional Chinese Medicine, Jingshi Road16369, Jinan, 250014, China. YBshengzhongyi@126.com.&lt;/auth-address&gt;&lt;titles&gt;&lt;title&gt;The relationship between serum vitamin D and fracture risk in the elderly: a meta-analysis&lt;/title&gt;&lt;secondary-title&gt;J Orthop Surg Res&lt;/secondary-title&gt;&lt;alt-title&gt;Journal of orthopaedic surgery and research&lt;/alt-title&gt;&lt;/titles&gt;&lt;periodical&gt;&lt;full-title&gt;J Orthop Surg Res&lt;/full-title&gt;&lt;abbr-1&gt;Journal of orthopaedic surgery and research&lt;/abbr-1&gt;&lt;/periodical&gt;&lt;alt-periodical&gt;&lt;full-title&gt;J Orthop Surg Res&lt;/full-title&gt;&lt;abbr-1&gt;Journal of orthopaedic surgery and research&lt;/abbr-1&gt;&lt;/alt-periodical&gt;&lt;pages&gt;81&lt;/pages&gt;&lt;volume&gt;15&lt;/volume&gt;&lt;number&gt;1&lt;/number&gt;&lt;dates&gt;&lt;year&gt;2020&lt;/year&gt;&lt;pub-dates&gt;&lt;date&gt;Feb 27&lt;/date&gt;&lt;/pub-dates&gt;&lt;/dates&gt;&lt;isbn&gt;1749-799X (Electronic)&amp;#xD;1749-799X (Linking)&lt;/isbn&gt;&lt;accession-num&gt;32103764&lt;/accession-num&gt;&lt;urls&gt;&lt;related-urls&gt;&lt;url&gt;http://www.ncbi.nlm.nih.gov/pubmed/32103764&lt;/url&gt;&lt;/related-urls&gt;&lt;/urls&gt;&lt;custom2&gt;7045381&lt;/custom2&gt;&lt;electronic-resource-num&gt;10.1186/s13018-020-01603-y&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Vitamin D deficiency may contribute to the pathogenesis of fragility fracture through altered bone strength and increasing fall risk, and indeed may also be relevant for post-fracture recovery</w:t>
      </w:r>
      <w:r w:rsidR="00705458">
        <w:rPr>
          <w:rFonts w:ascii="Times New Roman" w:hAnsi="Times New Roman" w:cs="Times New Roman"/>
          <w:b/>
          <w:sz w:val="20"/>
          <w:szCs w:val="20"/>
          <w:lang w:val="en-US"/>
        </w:rPr>
        <w:t xml:space="preserve"> </w:t>
      </w:r>
      <w:r w:rsidR="00705458" w:rsidRPr="00533803">
        <w:rPr>
          <w:rFonts w:ascii="Times New Roman" w:hAnsi="Times New Roman" w:cs="Times New Roman"/>
          <w:b/>
          <w:sz w:val="20"/>
          <w:szCs w:val="20"/>
          <w:lang w:val="en-US"/>
        </w:rPr>
        <w:t>(Fig. 3)</w:t>
      </w:r>
      <w:r w:rsidRPr="00705458">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 Indeed, in a recent study among 290 hip fracture patients, those with </w:t>
      </w:r>
      <w:r w:rsidR="00E30025">
        <w:rPr>
          <w:rFonts w:ascii="Times New Roman" w:hAnsi="Times New Roman" w:cs="Times New Roman"/>
          <w:sz w:val="20"/>
          <w:szCs w:val="20"/>
          <w:lang w:val="en-US"/>
        </w:rPr>
        <w:t>a</w:t>
      </w:r>
      <w:r w:rsidRPr="00D01ED8">
        <w:rPr>
          <w:rFonts w:ascii="Times New Roman" w:hAnsi="Times New Roman" w:cs="Times New Roman"/>
          <w:sz w:val="20"/>
          <w:szCs w:val="20"/>
          <w:lang w:val="en-US"/>
        </w:rPr>
        <w:t xml:space="preserve">vitamin D deficiency (25(OH)D &lt;25 nmol/l; 12%) had a reduced mobility at 60 days after the fracture </w:t>
      </w:r>
      <w:r w:rsidR="00A65897">
        <w:rPr>
          <w:rFonts w:ascii="Times New Roman" w:hAnsi="Times New Roman" w:cs="Times New Roman"/>
          <w:sz w:val="20"/>
          <w:szCs w:val="20"/>
          <w:lang w:val="en-US"/>
        </w:rPr>
        <w:fldChar w:fldCharType="begin">
          <w:fldData xml:space="preserve">PEVuZE5vdGU+PENpdGU+PEF1dGhvcj5IYW88L0F1dGhvcj48WWVhcj4yMDIwPC9ZZWFyPjxSZWNO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YxODwvcGFnZXM+PHZvbHVtZT4xMTI8L3ZvbHVtZT48bnVtYmVyPjM8L251bWJl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IYW88L0F1dGhvcj48WWVhcj4yMDIwPC9ZZWFyPjxSZWNO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YxODwvcGFnZXM+PHZvbHVtZT4xMTI8L3ZvbHVtZT48bnVtYmVyPjM8L251bWJl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nother study in Singapore among 801 hip fracture patients, 25(OH)D insufficiency and/or deficiency affecting about 92% of patients was a significant predictor of mortality at 2 years but not at 90 days </w:t>
      </w:r>
      <w:r w:rsidR="00A65897">
        <w:rPr>
          <w:rFonts w:ascii="Times New Roman" w:hAnsi="Times New Roman" w:cs="Times New Roman"/>
          <w:sz w:val="20"/>
          <w:szCs w:val="20"/>
          <w:lang w:val="en-US"/>
        </w:rPr>
        <w:fldChar w:fldCharType="begin">
          <w:fldData xml:space="preserve">PEVuZE5vdGU+PENpdGU+PEF1dGhvcj5DaGVyPC9BdXRob3I+PFllYXI+MjAyMDwvWWVhcj48UmVj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DaGVyPC9BdXRob3I+PFllYXI+MjAyMDwvWWVhcj48UmVj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4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Despite severe vitamin D deficiency below 30 nmol/l being present in the majority of hip fracture patient, only 10% of hip fracture patients had any vitamin D supplementation on admission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Bischoff-Ferrari&lt;/Author&gt;&lt;Year&gt;2008&lt;/Year&gt;&lt;RecNum&gt;734&lt;/RecNum&gt;&lt;DisplayText&gt;[12]&lt;/DisplayText&gt;&lt;record&gt;&lt;rec-number&gt;734&lt;/rec-number&gt;&lt;foreign-keys&gt;&lt;key app="EN" db-id="09vtwsrpxf2vale90auvtstyvvrr5vpwzdx0" timestamp="1601643853"&gt;734&lt;/key&gt;&lt;/foreign-keys&gt;&lt;ref-type name="Journal Article"&gt;17&lt;/ref-type&gt;&lt;contributors&gt;&lt;authors&gt;&lt;author&gt;Bischoff-Ferrari, H. A.&lt;/author&gt;&lt;author&gt;Can, U.&lt;/author&gt;&lt;author&gt;Staehelin, H. B.&lt;/author&gt;&lt;author&gt;Platz, A.&lt;/author&gt;&lt;author&gt;Henschkowski, J.&lt;/author&gt;&lt;author&gt;Michel, B. A.&lt;/author&gt;&lt;author&gt;Dawson-Hughes, B.&lt;/author&gt;&lt;author&gt;Theiler, R.&lt;/author&gt;&lt;/authors&gt;&lt;/contributors&gt;&lt;auth-address&gt;Department of Rheumatology, University Hospital, Zurich, Switzerland. Heike.Bischoff@usz.ch&lt;/auth-address&gt;&lt;titles&gt;&lt;title&gt;Severe vitamin D deficiency in Swiss hip fracture patients&lt;/title&gt;&lt;secondary-title&gt;Bone&lt;/secondary-title&gt;&lt;alt-title&gt;Bone&lt;/alt-title&gt;&lt;/titles&gt;&lt;periodical&gt;&lt;full-title&gt;Bone&lt;/full-title&gt;&lt;abbr-1&gt;Bone&lt;/abbr-1&gt;&lt;/periodical&gt;&lt;alt-periodical&gt;&lt;full-title&gt;Bone&lt;/full-title&gt;&lt;abbr-1&gt;Bone&lt;/abbr-1&gt;&lt;/alt-periodical&gt;&lt;pages&gt;597-602&lt;/pages&gt;&lt;volume&gt;42&lt;/volume&gt;&lt;number&gt;3&lt;/number&gt;&lt;keywords&gt;&lt;keyword&gt;Aged&lt;/keyword&gt;&lt;keyword&gt;Aged, 80 and over&lt;/keyword&gt;&lt;keyword&gt;Dietary Supplements&lt;/keyword&gt;&lt;keyword&gt;Female&lt;/keyword&gt;&lt;keyword&gt;*Hip Fractures/blood&lt;/keyword&gt;&lt;keyword&gt;Humans&lt;/keyword&gt;&lt;keyword&gt;Male&lt;/keyword&gt;&lt;keyword&gt;Seasons&lt;/keyword&gt;&lt;keyword&gt;Sunlight&lt;/keyword&gt;&lt;keyword&gt;Switzerland&lt;/keyword&gt;&lt;keyword&gt;Vitamin D/administration &amp;amp; dosage/analogs &amp;amp; derivatives/blood&lt;/keyword&gt;&lt;keyword&gt;Vitamin D Deficiency/*blood&lt;/keyword&gt;&lt;/keywords&gt;&lt;dates&gt;&lt;year&gt;2008&lt;/year&gt;&lt;pub-dates&gt;&lt;date&gt;Mar&lt;/date&gt;&lt;/pub-dates&gt;&lt;/dates&gt;&lt;isbn&gt;8756-3282 (Print)&amp;#xD;1873-2763 (Linking)&lt;/isbn&gt;&lt;accession-num&gt;18180211&lt;/accession-num&gt;&lt;urls&gt;&lt;related-urls&gt;&lt;url&gt;http://www.ncbi.nlm.nih.gov/pubmed/18180211&lt;/url&gt;&lt;/related-urls&gt;&lt;/urls&gt;&lt;electronic-resource-num&gt;10.1016/j.bone.2007.10.026&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The prevalence of vitamin D deficiency is even higher in patients with previous contralateral hip fractures as compared to those without </w:t>
      </w:r>
      <w:r w:rsidR="00A65897">
        <w:rPr>
          <w:rFonts w:ascii="Times New Roman" w:hAnsi="Times New Roman" w:cs="Times New Roman"/>
          <w:sz w:val="20"/>
          <w:szCs w:val="20"/>
          <w:lang w:val="en-US"/>
        </w:rPr>
        <w:fldChar w:fldCharType="begin">
          <w:fldData xml:space="preserve">PEVuZE5vdGU+PENpdGU+PEF1dGhvcj5OaWlrdXJhPC9BdXRob3I+PFllYXI+MjAxOTwvWWVhcj48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OaWlrdXJhPC9BdXRob3I+PFllYXI+MjAxOTwvWWVhcj48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4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r w:rsidR="00E30025">
        <w:rPr>
          <w:rFonts w:ascii="Times New Roman" w:hAnsi="Times New Roman" w:cs="Times New Roman"/>
          <w:sz w:val="20"/>
          <w:szCs w:val="20"/>
          <w:lang w:val="en-US"/>
        </w:rPr>
        <w:t>suggesting</w:t>
      </w:r>
      <w:r w:rsidR="00705458" w:rsidRPr="00D01ED8">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that most surgeons do not prescribe vitamin D to fractured patients. Patients with osteoporotic fractures and/or musculoskeletal symptoms</w:t>
      </w:r>
      <w:r w:rsidR="00921863">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 that can </w:t>
      </w:r>
      <w:r w:rsidR="00E30025">
        <w:rPr>
          <w:rFonts w:ascii="Times New Roman" w:hAnsi="Times New Roman" w:cs="Times New Roman"/>
          <w:sz w:val="20"/>
          <w:szCs w:val="20"/>
          <w:lang w:val="en-US"/>
        </w:rPr>
        <w:t>be</w:t>
      </w:r>
      <w:r w:rsidR="00921863">
        <w:rPr>
          <w:rFonts w:ascii="Times New Roman" w:hAnsi="Times New Roman" w:cs="Times New Roman"/>
          <w:sz w:val="20"/>
          <w:szCs w:val="20"/>
          <w:lang w:val="en-US"/>
        </w:rPr>
        <w:t xml:space="preserve"> </w:t>
      </w:r>
      <w:r w:rsidR="00E30025">
        <w:rPr>
          <w:rFonts w:ascii="Times New Roman" w:hAnsi="Times New Roman" w:cs="Times New Roman"/>
          <w:sz w:val="20"/>
          <w:szCs w:val="20"/>
          <w:lang w:val="en-US"/>
        </w:rPr>
        <w:t>potentially</w:t>
      </w:r>
      <w:r w:rsidRPr="00D01ED8">
        <w:rPr>
          <w:rFonts w:ascii="Times New Roman" w:hAnsi="Times New Roman" w:cs="Times New Roman"/>
          <w:sz w:val="20"/>
          <w:szCs w:val="20"/>
          <w:lang w:val="en-US"/>
        </w:rPr>
        <w:t xml:space="preserve">improved </w:t>
      </w:r>
      <w:r w:rsidR="00E30025">
        <w:rPr>
          <w:rFonts w:ascii="Times New Roman" w:hAnsi="Times New Roman" w:cs="Times New Roman"/>
          <w:sz w:val="20"/>
          <w:szCs w:val="20"/>
          <w:lang w:val="en-US"/>
        </w:rPr>
        <w:t>by</w:t>
      </w:r>
      <w:r w:rsidR="00921863" w:rsidRPr="00D01ED8">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vitamin D treatment or need </w:t>
      </w:r>
      <w:r w:rsidR="00921863">
        <w:rPr>
          <w:rFonts w:ascii="Times New Roman" w:hAnsi="Times New Roman" w:cs="Times New Roman"/>
          <w:sz w:val="20"/>
          <w:szCs w:val="20"/>
          <w:lang w:val="en-US"/>
        </w:rPr>
        <w:t xml:space="preserve">the correction of </w:t>
      </w:r>
      <w:r w:rsidRPr="00D01ED8">
        <w:rPr>
          <w:rFonts w:ascii="Times New Roman" w:hAnsi="Times New Roman" w:cs="Times New Roman"/>
          <w:sz w:val="20"/>
          <w:szCs w:val="20"/>
          <w:lang w:val="en-US"/>
        </w:rPr>
        <w:t>vitamin D deficiency prior to specific treatment</w:t>
      </w:r>
      <w:r w:rsidR="00921863">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 should have serum 25(OH)D levels measured </w: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NdPC9EaXNwbGF5VGV4dD48cmVjb3Jk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U5Mi01PC9wYWdlcz48dm9sdW1lPjQzPC92b2x1bWU+PG51bWJlcj41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NdPC9EaXNwbGF5VGV4dD48cmVjb3Jk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U5Mi01PC9wYWdlcz48dm9sdW1lPjQzPC92b2x1bWU+PG51bWJlcj41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ince there is no daily circadian rhythm, fasting is not needed and samples should be taken before the next load when monitoring weekly or monthly doses. </w:t>
      </w:r>
    </w:p>
    <w:p w:rsidR="00B83840" w:rsidRPr="00D01ED8" w:rsidRDefault="00B83840" w:rsidP="00B83840">
      <w:pPr>
        <w:spacing w:after="0" w:line="360" w:lineRule="auto"/>
        <w:jc w:val="both"/>
        <w:rPr>
          <w:rFonts w:ascii="Times New Roman" w:hAnsi="Times New Roman" w:cs="Times New Roman"/>
          <w:i/>
          <w:color w:val="222222"/>
          <w:sz w:val="20"/>
          <w:szCs w:val="20"/>
          <w:lang w:val="en"/>
        </w:rPr>
      </w:pPr>
      <w:r w:rsidRPr="00D01ED8">
        <w:rPr>
          <w:rFonts w:ascii="Times New Roman" w:hAnsi="Times New Roman" w:cs="Times New Roman"/>
          <w:i/>
          <w:sz w:val="20"/>
          <w:szCs w:val="20"/>
          <w:lang w:val="en-US"/>
        </w:rPr>
        <w:t xml:space="preserve">In summary, </w:t>
      </w:r>
      <w:r w:rsidRPr="00D01ED8">
        <w:rPr>
          <w:rFonts w:ascii="Times New Roman" w:hAnsi="Times New Roman" w:cs="Times New Roman"/>
          <w:i/>
          <w:color w:val="222222"/>
          <w:sz w:val="20"/>
          <w:szCs w:val="20"/>
          <w:lang w:val="en"/>
        </w:rPr>
        <w:t xml:space="preserve">there is a high prevalence of vitamin D insufficiency or deficiency in patients with fragility fractures and especially in those with </w:t>
      </w:r>
      <w:r w:rsidR="00E30025">
        <w:rPr>
          <w:rFonts w:ascii="Times New Roman" w:hAnsi="Times New Roman" w:cs="Times New Roman"/>
          <w:i/>
          <w:color w:val="222222"/>
          <w:sz w:val="20"/>
          <w:szCs w:val="20"/>
          <w:lang w:val="en"/>
        </w:rPr>
        <w:t xml:space="preserve">a </w:t>
      </w:r>
      <w:r w:rsidRPr="00D01ED8">
        <w:rPr>
          <w:rFonts w:ascii="Times New Roman" w:hAnsi="Times New Roman" w:cs="Times New Roman"/>
          <w:i/>
          <w:color w:val="222222"/>
          <w:sz w:val="20"/>
          <w:szCs w:val="20"/>
          <w:lang w:val="en"/>
        </w:rPr>
        <w:t xml:space="preserve">hip fracture. </w:t>
      </w:r>
      <w:r w:rsidRPr="00D01ED8">
        <w:rPr>
          <w:rFonts w:ascii="Times New Roman" w:hAnsi="Times New Roman" w:cs="Times New Roman"/>
          <w:i/>
          <w:sz w:val="20"/>
          <w:szCs w:val="20"/>
          <w:lang w:val="en-US"/>
        </w:rPr>
        <w:t>Determinants of 25(OH)D concentrations include the seasonality and latitude as well as some conditions such as obesity, malnutrition, acute inflammation or infection which</w:t>
      </w:r>
      <w:r w:rsidRPr="00D01ED8">
        <w:rPr>
          <w:rFonts w:ascii="Times New Roman" w:hAnsi="Times New Roman" w:cs="Times New Roman"/>
          <w:i/>
          <w:color w:val="222222"/>
          <w:sz w:val="20"/>
          <w:szCs w:val="20"/>
          <w:lang w:val="en"/>
        </w:rPr>
        <w:t xml:space="preserve"> can lower serum vitamin D levels. </w:t>
      </w:r>
    </w:p>
    <w:p w:rsidR="00B83840" w:rsidRPr="00D01ED8" w:rsidRDefault="00B83840" w:rsidP="00B83840">
      <w:pPr>
        <w:spacing w:line="360" w:lineRule="auto"/>
        <w:jc w:val="both"/>
        <w:rPr>
          <w:rFonts w:ascii="Times New Roman" w:hAnsi="Times New Roman" w:cs="Times New Roman"/>
          <w:sz w:val="20"/>
          <w:szCs w:val="20"/>
          <w:lang w:val="en"/>
        </w:rPr>
      </w:pPr>
    </w:p>
    <w:p w:rsidR="00B83840" w:rsidRPr="00D01ED8" w:rsidRDefault="00B83840" w:rsidP="00B83840">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 xml:space="preserve">Role of Vitamin D in fracture healing and material osseointegration  </w:t>
      </w: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Vitamin D deficiency can adversely affect fracture healing and conceivably contribute to the development of nonunion </w:t>
      </w:r>
      <w:r w:rsidR="00A65897">
        <w:rPr>
          <w:rFonts w:ascii="Times New Roman" w:hAnsi="Times New Roman" w:cs="Times New Roman"/>
          <w:sz w:val="20"/>
          <w:szCs w:val="20"/>
          <w:lang w:val="en-US"/>
        </w:rPr>
        <w:fldChar w:fldCharType="begin">
          <w:fldData xml:space="preserve">PEVuZE5vdGU+PENpdGU+PEF1dGhvcj5Ccmlua2VyPC9BdXRob3I+PFllYXI+MjAwNzwvWWVhcj48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cmlua2VyPC9BdXRob3I+PFllYXI+MjAwNzwvWWVhcj48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t may account for the concomitant findings of elevated alkaline phosphatase, elevated parathyroid hormone, and low calcium levels observed in some patients </w:t>
      </w:r>
      <w:r w:rsidR="00A65897">
        <w:rPr>
          <w:rFonts w:ascii="Times New Roman" w:hAnsi="Times New Roman" w:cs="Times New Roman"/>
          <w:sz w:val="20"/>
          <w:szCs w:val="20"/>
          <w:lang w:val="en-US"/>
        </w:rPr>
        <w:fldChar w:fldCharType="begin">
          <w:fldData xml:space="preserve">PEVuZE5vdGU+PENpdGU+PEF1dGhvcj5KZXN1ZGFzb248L0F1dGhvcj48WWVhcj4yMDAyPC9ZZWFy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YyNi0zMDwvcGFnZXM+PHZvbHVtZT4zMTwvdm9sdW1lPjxudW1iZXI+NTwvbnVtYmVy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KZXN1ZGFzb248L0F1dGhvcj48WWVhcj4yMDAyPC9ZZWFy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YyNi0zMDwvcGFnZXM+PHZvbHVtZT4zMTwvdm9sdW1lPjxudW1iZXI+NTwvbnVtYmVy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case-control study, the prevalence of 25(OH)D levels below 23 nmol/l was 60% in a group of non-union closed tibia fracture, whilst it was 30% only in those with union by 3 to 6 months of follow-up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Pourfeizi&lt;/Author&gt;&lt;Year&gt;2013&lt;/Year&gt;&lt;RecNum&gt;1074&lt;/RecNum&gt;&lt;DisplayText&gt;[56]&lt;/DisplayText&gt;&lt;record&gt;&lt;rec-number&gt;1074&lt;/rec-number&gt;&lt;foreign-keys&gt;&lt;key app="EN" db-id="09vtwsrpxf2vale90auvtstyvvrr5vpwzdx0" timestamp="1607523318"&gt;1074&lt;/key&gt;&lt;/foreign-keys&gt;&lt;ref-type name="Journal Article"&gt;17&lt;/ref-type&gt;&lt;contributors&gt;&lt;authors&gt;&lt;author&gt;Pourfeizi, H. H.&lt;/author&gt;&lt;author&gt;Tabriz, A.&lt;/author&gt;&lt;author&gt;Elmi, A.&lt;/author&gt;&lt;author&gt;Aslani, H.&lt;/author&gt;&lt;/authors&gt;&lt;/contributors&gt;&lt;auth-address&gt;Department of Orthopedics Surgery, Shohada Hospital, Tabriz University of Medical Sciences, Tabriz, Iran. Tabrizia@Tbzmed.ac.ir.&lt;/auth-address&gt;&lt;titles&gt;&lt;title&gt;Prevalence of vitamin D deficiency and secondary hyperparathyroidism in nonunion of traumatic fractures&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705-10&lt;/pages&gt;&lt;volume&gt;51&lt;/volume&gt;&lt;number&gt;10&lt;/number&gt;&lt;keywords&gt;&lt;keyword&gt;Adult&lt;/keyword&gt;&lt;keyword&gt;Case-Control Studies&lt;/keyword&gt;&lt;keyword&gt;Female&lt;/keyword&gt;&lt;keyword&gt;Fractures, Bone/*complications&lt;/keyword&gt;&lt;keyword&gt;Humans&lt;/keyword&gt;&lt;keyword&gt;Hyperparathyroidism, Secondary/*epidemiology/etiology&lt;/keyword&gt;&lt;keyword&gt;Iran/epidemiology&lt;/keyword&gt;&lt;keyword&gt;Male&lt;/keyword&gt;&lt;keyword&gt;Middle Aged&lt;/keyword&gt;&lt;keyword&gt;Prevalence&lt;/keyword&gt;&lt;keyword&gt;Vitamin D Deficiency/*epidemiology/etiology&lt;/keyword&gt;&lt;keyword&gt;Young Adult&lt;/keyword&gt;&lt;/keywords&gt;&lt;dates&gt;&lt;year&gt;2013&lt;/year&gt;&lt;/dates&gt;&lt;isbn&gt;1735-9694 (Electronic)&amp;#xD;0044-6025 (Linking)&lt;/isbn&gt;&lt;accession-num&gt;24338144&lt;/accession-num&gt;&lt;urls&gt;&lt;related-urls&gt;&lt;url&gt;http://www.ncbi.nlm.nih.gov/pubmed/24338144&lt;/url&gt;&lt;/related-urls&gt;&lt;/urls&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large database with more than 300’000 fractures, vitamin D deficiency was associated with an odds ratio of 1.14 of non-union, which affected 4.9% of the fractures </w:t>
      </w:r>
      <w:r w:rsidR="00A65897">
        <w:rPr>
          <w:rFonts w:ascii="Times New Roman" w:hAnsi="Times New Roman" w:cs="Times New Roman"/>
          <w:sz w:val="20"/>
          <w:szCs w:val="20"/>
          <w:lang w:val="en-US"/>
        </w:rPr>
        <w:fldChar w:fldCharType="begin">
          <w:fldData xml:space="preserve">PEVuZE5vdGU+PENpdGU+PEF1dGhvcj5adXJhPC9BdXRob3I+PFllYXI+MjAxNjwvWWVhcj48UmVj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mUxNjI3NzU8L3BhZ2VzPjx2b2x1bWU+MTUxPC92b2x1bWU+PG51bWJlcj4xMTwvbnVt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adXJhPC9BdXRob3I+PFllYXI+MjAxNjwvWWVhcj48UmVj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mUxNjI3NzU8L3BhZ2VzPjx2b2x1bWU+MTUxPC92b2x1bWU+PG51bWJlcj4xMTwvbnVt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s mechanism for non-union, impaired IL-4 and IL-13 production under vitamin D deficiency has been proposed, since these cytokines increase bone formation and fracture bridging </w:t>
      </w:r>
      <w:r w:rsidR="00A65897">
        <w:rPr>
          <w:rFonts w:ascii="Times New Roman" w:hAnsi="Times New Roman" w:cs="Times New Roman"/>
          <w:sz w:val="20"/>
          <w:szCs w:val="20"/>
          <w:lang w:val="en-US"/>
        </w:rPr>
        <w:fldChar w:fldCharType="begin">
          <w:fldData xml:space="preserve">PEVuZE5vdGU+PENpdGU+PEF1dGhvcj5TY2hsdW5kdDwvQXV0aG9yPjxZZWFyPjIwMTg8L1llYXI+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1NS0xNjg8L3BhZ2VzPjx2b2x1bWU+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Y2hsdW5kdDwvQXV0aG9yPjxZZWFyPjIwMTg8L1llYXI+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1NS0xNjg8L3BhZ2VzPjx2b2x1bWU+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w:t>
      </w: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However, a high-dose bolus of vitamin D</w:t>
      </w:r>
      <w:r w:rsidRPr="00D01ED8">
        <w:rPr>
          <w:rFonts w:ascii="Times New Roman" w:hAnsi="Times New Roman" w:cs="Times New Roman"/>
          <w:sz w:val="20"/>
          <w:szCs w:val="20"/>
          <w:vertAlign w:val="subscript"/>
          <w:lang w:val="en-US"/>
        </w:rPr>
        <w:t>3</w:t>
      </w:r>
      <w:r w:rsidRPr="00D01ED8">
        <w:rPr>
          <w:rFonts w:ascii="Times New Roman" w:hAnsi="Times New Roman" w:cs="Times New Roman"/>
          <w:sz w:val="20"/>
          <w:szCs w:val="20"/>
          <w:lang w:val="en-US"/>
        </w:rPr>
        <w:t xml:space="preserve"> during the acute recovery period did not impact </w:t>
      </w:r>
      <w:r w:rsidR="00E30025">
        <w:rPr>
          <w:rFonts w:ascii="Times New Roman" w:hAnsi="Times New Roman" w:cs="Times New Roman"/>
          <w:sz w:val="20"/>
          <w:szCs w:val="20"/>
          <w:lang w:val="en-US"/>
        </w:rPr>
        <w:t>the</w:t>
      </w:r>
      <w:r w:rsidR="00921863">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rate of union </w:t>
      </w:r>
      <w:r w:rsidR="00E30025">
        <w:rPr>
          <w:rFonts w:ascii="Times New Roman" w:hAnsi="Times New Roman" w:cs="Times New Roman"/>
          <w:sz w:val="20"/>
          <w:szCs w:val="20"/>
          <w:lang w:val="en-US"/>
        </w:rPr>
        <w:t>in</w:t>
      </w:r>
      <w:r w:rsidR="00921863">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vitamin D deficient patients with a long bone fracture in a randomized double-blind placebo controlled trial </w:t>
      </w:r>
      <w:r w:rsidR="00A65897">
        <w:rPr>
          <w:rFonts w:ascii="Times New Roman" w:hAnsi="Times New Roman" w:cs="Times New Roman"/>
          <w:sz w:val="20"/>
          <w:szCs w:val="20"/>
          <w:lang w:val="en-US"/>
        </w:rPr>
        <w:fldChar w:fldCharType="begin">
          <w:fldData xml:space="preserve">PEVuZE5vdGU+PENpdGU+PEF1dGhvcj5IYWluZXM8L0F1dGhvcj48WWVhcj4yMDE3PC9ZZWFyPjxS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IYWluZXM8L0F1dGhvcj48WWVhcj4yMDE3PC9ZZWFyPjxS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Out of 2 trials having tested the effects on fracture healing of proximal humerus </w:t>
      </w:r>
      <w:r w:rsidR="00A65897">
        <w:rPr>
          <w:rFonts w:ascii="Times New Roman" w:hAnsi="Times New Roman" w:cs="Times New Roman"/>
          <w:sz w:val="20"/>
          <w:szCs w:val="20"/>
          <w:lang w:val="en-US"/>
        </w:rPr>
        <w:fldChar w:fldCharType="begin">
          <w:fldData xml:space="preserve">PEVuZE5vdGU+PENpdGU+PEF1dGhvcj5Eb2V0c2NoPC9BdXRob3I+PFllYXI+MjAwNDwvWWVhcj48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xODMtODwvcGFnZXM+PHZvbHVtZT43NTwvdm9sdW1l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Eb2V0c2NoPC9BdXRob3I+PFllYXI+MjAwNDwvWWVhcj48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xODMtODwvcGFnZXM+PHZvbHVtZT43NTwvdm9sdW1l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6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or upper and lower limbs fractures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Gorter&lt;/Author&gt;&lt;Year&gt;2017&lt;/Year&gt;&lt;RecNum&gt;1179&lt;/RecNum&gt;&lt;DisplayText&gt;[61]&lt;/DisplayText&gt;&lt;record&gt;&lt;rec-number&gt;1179&lt;/rec-number&gt;&lt;foreign-keys&gt;&lt;key app="EN" db-id="09vtwsrpxf2vale90auvtstyvvrr5vpwzdx0" timestamp="1610382396"&gt;1179&lt;/key&gt;&lt;/foreign-keys&gt;&lt;ref-type name="Journal Article"&gt;17&lt;/ref-type&gt;&lt;contributors&gt;&lt;authors&gt;&lt;author&gt;Gorter, E. A.&lt;/author&gt;&lt;author&gt;Krijnen, P.&lt;/author&gt;&lt;author&gt;Schipper, I. B.&lt;/author&gt;&lt;/authors&gt;&lt;/contributors&gt;&lt;auth-address&gt;Department of Surgery and Traumatology, Leiden University Medical Center, Leiden, The Netherlands.&lt;/auth-address&gt;&lt;titles&gt;&lt;title&gt;Vitamin D status and adult fracture healing&lt;/title&gt;&lt;secondary-title&gt;J Clin Orthop Trauma&lt;/secondary-title&gt;&lt;alt-title&gt;Journal of clinical orthopaedics and trauma&lt;/alt-title&gt;&lt;/titles&gt;&lt;periodical&gt;&lt;full-title&gt;J Clin Orthop Trauma&lt;/full-title&gt;&lt;abbr-1&gt;Journal of clinical orthopaedics and trauma&lt;/abbr-1&gt;&lt;/periodical&gt;&lt;alt-periodical&gt;&lt;full-title&gt;J Clin Orthop Trauma&lt;/full-title&gt;&lt;abbr-1&gt;Journal of clinical orthopaedics and trauma&lt;/abbr-1&gt;&lt;/alt-periodical&gt;&lt;pages&gt;34-37&lt;/pages&gt;&lt;volume&gt;8&lt;/volume&gt;&lt;number&gt;1&lt;/number&gt;&lt;dates&gt;&lt;year&gt;2017&lt;/year&gt;&lt;pub-dates&gt;&lt;date&gt;Jan-Mar&lt;/date&gt;&lt;/pub-dates&gt;&lt;/dates&gt;&lt;isbn&gt;0976-5662 (Print)&amp;#xD;0976-5662 (Linking)&lt;/isbn&gt;&lt;accession-num&gt;28360494&lt;/accession-num&gt;&lt;urls&gt;&lt;related-urls&gt;&lt;url&gt;http://www.ncbi.nlm.nih.gov/pubmed/28360494&lt;/url&gt;&lt;/related-urls&gt;&lt;/urls&gt;&lt;custom2&gt;5359504&lt;/custom2&gt;&lt;electronic-resource-num&gt;10.1016/j.jcot.2016.09.003&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61]</w:t>
      </w:r>
      <w:r w:rsidR="00A65897">
        <w:rPr>
          <w:rFonts w:ascii="Times New Roman" w:hAnsi="Times New Roman" w:cs="Times New Roman"/>
          <w:sz w:val="20"/>
          <w:szCs w:val="20"/>
          <w:lang w:val="en-US"/>
        </w:rPr>
        <w:fldChar w:fldCharType="end"/>
      </w:r>
      <w:r w:rsidRPr="00D01ED8" w:rsidDel="009E55A1">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of 800 and 1’200 IU vitamin D per day, respectively, the former concluded to some improved fracture healing by higher bone content in the callus with vitamin D. In the latter, the incidence of delayed union was 9.7% in the group who remained vitamin D deficient, whilst it was 0.3% in the vitamin D replete at baseline and 1.7 % in those the deficiency of whom was corrected. In both trials, 1 g calcium supplements were administered as well. The contrasting effects of vitamin D supplementation on fracture healing have been reviewed elsewhere </w:t>
      </w:r>
      <w:r w:rsidR="00A65897">
        <w:rPr>
          <w:rFonts w:ascii="Times New Roman" w:hAnsi="Times New Roman" w:cs="Times New Roman"/>
          <w:sz w:val="20"/>
          <w:szCs w:val="20"/>
          <w:lang w:val="en-US"/>
        </w:rPr>
        <w:fldChar w:fldCharType="begin">
          <w:fldData xml:space="preserve">PEVuZE5vdGU+PENpdGU+PEF1dGhvcj5Hb3J0ZXI8L0F1dGhvcj48WWVhcj4yMDE0PC9ZZWFyPjxS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DgtOTc8L3BhZ2VzPjx2b2x1bWU+NjQ8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Hb3J0ZXI8L0F1dGhvcj48WWVhcj4yMDE0PC9ZZWFyPjxS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DgtOTc8L3BhZ2VzPjx2b2x1bWU+NjQ8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62, 6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A few preclinical studies reviewed in </w:t>
      </w:r>
      <w:r w:rsidR="00A65897">
        <w:rPr>
          <w:rFonts w:ascii="Times New Roman" w:hAnsi="Times New Roman" w:cs="Times New Roman"/>
          <w:sz w:val="20"/>
          <w:szCs w:val="20"/>
          <w:lang w:val="en-US"/>
        </w:rPr>
        <w:fldChar w:fldCharType="begin">
          <w:fldData xml:space="preserve">PEVuZE5vdGU+PENpdGU+PEF1dGhvcj5KYXZlZDwvQXV0aG9yPjxZZWFyPjIwMTY8L1llYXI+PFJl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jwvdm9s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KYXZlZDwvQXV0aG9yPjxZZWFyPjIwMTY8L1llYXI+PFJl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jwvdm9s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64, 6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have concluded to a lower bone to implant contact and impaired functional osseointegration in vitamin deficient animals. </w:t>
      </w:r>
      <w:r w:rsidRPr="00D01ED8">
        <w:rPr>
          <w:rFonts w:ascii="Times New Roman" w:eastAsia="Calibri" w:hAnsi="Times New Roman" w:cs="Times New Roman"/>
          <w:sz w:val="20"/>
          <w:szCs w:val="20"/>
          <w:lang w:val="en-US"/>
        </w:rPr>
        <w:t xml:space="preserve">There seems to be a clear association between hypovitaminosis D and an impaired osseointegration, with a higher probability of early implant failure, as reported in both clinical studies and animal models </w:t>
      </w:r>
      <w:r w:rsidR="00A65897">
        <w:rPr>
          <w:rFonts w:ascii="Times New Roman" w:eastAsia="Calibri" w:hAnsi="Times New Roman" w:cs="Times New Roman"/>
          <w:sz w:val="20"/>
          <w:szCs w:val="20"/>
          <w:lang w:val="en-US"/>
        </w:rPr>
        <w:fldChar w:fldCharType="begin">
          <w:fldData xml:space="preserve">PEVuZE5vdGU+PENpdGU+PEF1dGhvcj5NYW5nYW5vPC9BdXRob3I+PFllYXI+MjAxODwvWWVhcj48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</w:fldData>
        </w:fldChar>
      </w:r>
      <w:r w:rsidR="00A65897">
        <w:rPr>
          <w:rFonts w:ascii="Times New Roman" w:eastAsia="Calibri" w:hAnsi="Times New Roman" w:cs="Times New Roman"/>
          <w:sz w:val="20"/>
          <w:szCs w:val="20"/>
          <w:lang w:val="en-US"/>
        </w:rPr>
        <w:instrText xml:space="preserve"> ADDIN EN.CITE </w:instrText>
      </w:r>
      <w:r w:rsidR="00A65897">
        <w:rPr>
          <w:rFonts w:ascii="Times New Roman" w:eastAsia="Calibri" w:hAnsi="Times New Roman" w:cs="Times New Roman"/>
          <w:sz w:val="20"/>
          <w:szCs w:val="20"/>
          <w:lang w:val="en-US"/>
        </w:rPr>
        <w:fldChar w:fldCharType="begin">
          <w:fldData xml:space="preserve">PEVuZE5vdGU+PENpdGU+PEF1dGhvcj5NYW5nYW5vPC9BdXRob3I+PFllYXI+MjAxODwvWWVhcj48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</w:fldData>
        </w:fldChar>
      </w:r>
      <w:r w:rsidR="00A65897">
        <w:rPr>
          <w:rFonts w:ascii="Times New Roman" w:eastAsia="Calibri" w:hAnsi="Times New Roman" w:cs="Times New Roman"/>
          <w:sz w:val="20"/>
          <w:szCs w:val="20"/>
          <w:lang w:val="en-US"/>
        </w:rPr>
        <w:instrText xml:space="preserve"> ADDIN EN.CITE.DATA </w:instrText>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end"/>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66, 67]</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 It seems that bone healing process and bone metabolism are strongly influenced by nutritional aspects and are essential to reach a good bone restoration, enhancing the osseointegration processes. These effects were sustained by vitamin D administration. Both in the frail elderly and in younger patients</w:t>
      </w:r>
      <w:r w:rsidR="0050599C">
        <w:rPr>
          <w:rFonts w:ascii="Times New Roman" w:eastAsia="Calibri" w:hAnsi="Times New Roman" w:cs="Times New Roman"/>
          <w:sz w:val="20"/>
          <w:szCs w:val="20"/>
          <w:lang w:val="en-US"/>
        </w:rPr>
        <w:t>,</w:t>
      </w:r>
      <w:r w:rsidRPr="00D01ED8">
        <w:rPr>
          <w:rFonts w:ascii="Times New Roman" w:eastAsia="Calibri" w:hAnsi="Times New Roman" w:cs="Times New Roman"/>
          <w:sz w:val="20"/>
          <w:szCs w:val="20"/>
          <w:lang w:val="en-US"/>
        </w:rPr>
        <w:t xml:space="preserve"> </w:t>
      </w:r>
      <w:r w:rsidR="0050599C">
        <w:rPr>
          <w:rFonts w:ascii="Times New Roman" w:eastAsia="Calibri" w:hAnsi="Times New Roman" w:cs="Times New Roman"/>
          <w:sz w:val="20"/>
          <w:szCs w:val="20"/>
          <w:lang w:val="en-US"/>
        </w:rPr>
        <w:t xml:space="preserve">with </w:t>
      </w:r>
      <w:r w:rsidRPr="00D01ED8">
        <w:rPr>
          <w:rFonts w:ascii="Times New Roman" w:eastAsia="Calibri" w:hAnsi="Times New Roman" w:cs="Times New Roman"/>
          <w:sz w:val="20"/>
          <w:szCs w:val="20"/>
          <w:lang w:val="en-US"/>
        </w:rPr>
        <w:t xml:space="preserve">a traumatic fracture, hypovitaminosis D is associated with a worse bone stock and a delay in the formation of callus and healing </w:t>
      </w:r>
      <w:r w:rsidR="00A65897">
        <w:rPr>
          <w:rFonts w:ascii="Times New Roman" w:eastAsia="Calibri" w:hAnsi="Times New Roman" w:cs="Times New Roman"/>
          <w:sz w:val="20"/>
          <w:szCs w:val="20"/>
          <w:lang w:val="en-US"/>
        </w:rPr>
        <w:fldChar w:fldCharType="begin">
          <w:fldData xml:space="preserve">PEVuZE5vdGU+PENpdGU+PEF1dGhvcj5TcHJhZ3VlPC9BdXRob3I+PFllYXI+MjAxNjwvWWVhcj48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</w:fldData>
        </w:fldChar>
      </w:r>
      <w:r w:rsidR="00A65897">
        <w:rPr>
          <w:rFonts w:ascii="Times New Roman" w:eastAsia="Calibri" w:hAnsi="Times New Roman" w:cs="Times New Roman"/>
          <w:sz w:val="20"/>
          <w:szCs w:val="20"/>
          <w:lang w:val="en-US"/>
        </w:rPr>
        <w:instrText xml:space="preserve"> ADDIN EN.CITE </w:instrText>
      </w:r>
      <w:r w:rsidR="00A65897">
        <w:rPr>
          <w:rFonts w:ascii="Times New Roman" w:eastAsia="Calibri" w:hAnsi="Times New Roman" w:cs="Times New Roman"/>
          <w:sz w:val="20"/>
          <w:szCs w:val="20"/>
          <w:lang w:val="en-US"/>
        </w:rPr>
        <w:fldChar w:fldCharType="begin">
          <w:fldData xml:space="preserve">PEVuZE5vdGU+PENpdGU+PEF1dGhvcj5TcHJhZ3VlPC9BdXRob3I+PFllYXI+MjAxNjwvWWVhcj48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</w:fldData>
        </w:fldChar>
      </w:r>
      <w:r w:rsidR="00A65897">
        <w:rPr>
          <w:rFonts w:ascii="Times New Roman" w:eastAsia="Calibri" w:hAnsi="Times New Roman" w:cs="Times New Roman"/>
          <w:sz w:val="20"/>
          <w:szCs w:val="20"/>
          <w:lang w:val="en-US"/>
        </w:rPr>
        <w:instrText xml:space="preserve"> ADDIN EN.CITE.DATA </w:instrText>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end"/>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68]</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 xml:space="preserve">. Vitamin D promotes mineralization and bone repair processes </w:t>
      </w:r>
      <w:r w:rsidR="00A65897">
        <w:rPr>
          <w:rFonts w:ascii="Times New Roman" w:eastAsia="Calibri" w:hAnsi="Times New Roman" w:cs="Times New Roman"/>
          <w:sz w:val="20"/>
          <w:szCs w:val="20"/>
          <w:lang w:val="en-US"/>
        </w:rPr>
        <w:fldChar w:fldCharType="begin"/>
      </w:r>
      <w:r w:rsidR="00A65897">
        <w:rPr>
          <w:rFonts w:ascii="Times New Roman" w:eastAsia="Calibri" w:hAnsi="Times New Roman" w:cs="Times New Roman"/>
          <w:sz w:val="20"/>
          <w:szCs w:val="20"/>
          <w:lang w:val="en-US"/>
        </w:rPr>
        <w:instrText xml:space="preserve"> ADDIN EN.CITE &lt;EndNote&gt;&lt;Cite&gt;&lt;Author&gt;Anderson&lt;/Author&gt;&lt;Year&gt;2017&lt;/Year&gt;&lt;RecNum&gt;1199&lt;/RecNum&gt;&lt;DisplayText&gt;[69]&lt;/DisplayText&gt;&lt;record&gt;&lt;rec-number&gt;1199&lt;/rec-number&gt;&lt;foreign-keys&gt;&lt;key app="EN" db-id="09vtwsrpxf2vale90auvtstyvvrr5vpwzdx0" timestamp="1610466324"&gt;1199&lt;/key&gt;&lt;/foreign-keys&gt;&lt;ref-type name="Journal Article"&gt;17&lt;/ref-type&gt;&lt;contributors&gt;&lt;authors&gt;&lt;author&gt;Anderson, P. H.&lt;/author&gt;&lt;/authors&gt;&lt;/contributors&gt;&lt;auth-address&gt;Musculoskeletal Biology Research, School of Pharmacy and Medical Sciences, University of South Australia, Adelaide, SA, 5001, Australia. paul.anderson@unisa.edu.au.&lt;/auth-address&gt;&lt;titles&gt;&lt;title&gt;Vitamin D Activity and Metabolism in Bone&lt;/title&gt;&lt;secondary-title&gt;Curr Osteoporos Rep&lt;/secondary-title&gt;&lt;/titles&gt;&lt;periodical&gt;&lt;full-title&gt;Curr Osteoporos Rep&lt;/full-title&gt;&lt;abbr-1&gt;Current osteoporosis reports&lt;/abbr-1&gt;&lt;/periodical&gt;&lt;pages&gt;443-449&lt;/pages&gt;&lt;volume&gt;15&lt;/volume&gt;&lt;number&gt;5&lt;/number&gt;&lt;edition&gt;2017/08/16&lt;/edition&gt;&lt;keywords&gt;&lt;keyword&gt;25-Hydroxyvitamin D3 1-alpha-Hydroxylase/*metabolism&lt;/keyword&gt;&lt;keyword&gt;Autocrine Communication&lt;/keyword&gt;&lt;keyword&gt;Bone Resorption/metabolism&lt;/keyword&gt;&lt;keyword&gt;Bone and Bones/*metabolism&lt;/keyword&gt;&lt;keyword&gt;Calcification, Physiologic/physiology&lt;/keyword&gt;&lt;keyword&gt;Fracture Healing/physiology&lt;/keyword&gt;&lt;keyword&gt;Humans&lt;/keyword&gt;&lt;keyword&gt;Receptors, Calcitriol/*metabolism&lt;/keyword&gt;&lt;keyword&gt;Vitamin D/*analogs &amp;amp; derivatives/metabolism&lt;/keyword&gt;&lt;keyword&gt;Vitamin D3 24-Hydroxylase/*metabolism&lt;/keyword&gt;&lt;keyword&gt;*cyp24a1&lt;/keyword&gt;&lt;keyword&gt;*cyp27b1&lt;/keyword&gt;&lt;keyword&gt;*Mineralisation&lt;/keyword&gt;&lt;keyword&gt;*Osteoblasts&lt;/keyword&gt;&lt;keyword&gt;*Vitamin D&lt;/keyword&gt;&lt;keyword&gt;*Vitamin D receptor&lt;/keyword&gt;&lt;/keywords&gt;&lt;dates&gt;&lt;year&gt;2017&lt;/year&gt;&lt;pub-dates&gt;&lt;date&gt;Oct&lt;/date&gt;&lt;/pub-dates&gt;&lt;/dates&gt;&lt;isbn&gt;1544-2241 (Electronic)&amp;#xD;1544-1873 (Linking)&lt;/isbn&gt;&lt;accession-num&gt;28808890&lt;/accession-num&gt;&lt;urls&gt;&lt;related-urls&gt;&lt;url&gt;https://www.ncbi.nlm.nih.gov/pubmed/28808890&lt;/url&gt;&lt;/related-urls&gt;&lt;/urls&gt;&lt;electronic-resource-num&gt;10.1007/s11914-017-0394-8&lt;/electronic-resource-num&gt;&lt;/record&gt;&lt;/Cite&gt;&lt;/EndNote&gt;</w:instrText>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69]</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 xml:space="preserve">. In patients who undergo hip and knee prostheses, hypovitaminosis D, favored by the inflammatory reaction, can compromise surgical outcome and functional recovery </w:t>
      </w:r>
      <w:r w:rsidR="00A65897">
        <w:rPr>
          <w:rFonts w:ascii="Times New Roman" w:eastAsia="Calibri" w:hAnsi="Times New Roman" w:cs="Times New Roman"/>
          <w:sz w:val="20"/>
          <w:szCs w:val="20"/>
          <w:lang w:val="en-US"/>
        </w:rPr>
        <w:fldChar w:fldCharType="begin"/>
      </w:r>
      <w:r w:rsidR="00A65897">
        <w:rPr>
          <w:rFonts w:ascii="Times New Roman" w:eastAsia="Calibri" w:hAnsi="Times New Roman" w:cs="Times New Roman"/>
          <w:sz w:val="20"/>
          <w:szCs w:val="20"/>
          <w:lang w:val="en-US"/>
        </w:rPr>
        <w:instrText xml:space="preserve"> ADDIN EN.CITE &lt;EndNote&gt;&lt;Cite&gt;&lt;Author&gt;Foccillo&lt;/Author&gt;&lt;Year&gt;2017&lt;/Year&gt;&lt;RecNum&gt;1200&lt;/RecNum&gt;&lt;DisplayText&gt;[70]&lt;/DisplayText&gt;&lt;record&gt;&lt;rec-number&gt;1200&lt;/rec-number&gt;&lt;foreign-keys&gt;&lt;key app="EN" db-id="09vtwsrpxf2vale90auvtstyvvrr5vpwzdx0" timestamp="1610466324"&gt;1200&lt;/key&gt;&lt;/foreign-keys&gt;&lt;ref-type name="Journal Article"&gt;17&lt;/ref-type&gt;&lt;contributors&gt;&lt;authors&gt;&lt;author&gt;Foccillo, A.&lt;/author&gt;&lt;author&gt;Aicale, R.&lt;/author&gt;&lt;author&gt;Maffulli, N.&lt;/author&gt;&lt;/authors&gt;&lt;/contributors&gt;&lt;auth-address&gt;Department of Musculoskeletal Disorders, School of Medicine and Surgery, University of Salerno, Salerno, Italy.&amp;#xD;Mary University of London, Barts and the London School of Medicine and Dentistry, Centre for Sports and Exercise Medicine, Mile End Hospital, 275 Bancroft Road, London E1 4DG, England.&lt;/auth-address&gt;&lt;titles&gt;&lt;title&gt;Elective Orthopaedic and Trauma Patients in Southern Italy are Vitamin D Deficient. A Pilot Study&lt;/title&gt;&lt;secondary-title&gt;Transl Med UniSa&lt;/secondary-title&gt;&lt;/titles&gt;&lt;periodical&gt;&lt;full-title&gt;Transl Med UniSa&lt;/full-title&gt;&lt;/periodical&gt;&lt;pages&gt;6-11&lt;/pages&gt;&lt;volume&gt;17&lt;/volume&gt;&lt;edition&gt;2018/07/28&lt;/edition&gt;&lt;keywords&gt;&lt;keyword&gt;Arthroplasty&lt;/keyword&gt;&lt;keyword&gt;hip fracture&lt;/keyword&gt;&lt;keyword&gt;knee&lt;/keyword&gt;&lt;keyword&gt;vitamin D&lt;/keyword&gt;&lt;/keywords&gt;&lt;dates&gt;&lt;year&gt;2017&lt;/year&gt;&lt;pub-dates&gt;&lt;date&gt;Jul&lt;/date&gt;&lt;/pub-dates&gt;&lt;/dates&gt;&lt;isbn&gt;2239-9747 (Print)&amp;#xD;2239-9747 (Linking)&lt;/isbn&gt;&lt;accession-num&gt;30050874&lt;/accession-num&gt;&lt;urls&gt;&lt;related-urls&gt;&lt;url&gt;https://www.ncbi.nlm.nih.gov/pubmed/30050874&lt;/url&gt;&lt;/related-urls&gt;&lt;/urls&gt;&lt;custom2&gt;PMC6056252&lt;/custom2&gt;&lt;/record&gt;&lt;/Cite&gt;&lt;/EndNote&gt;</w:instrText>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70]</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w:t>
      </w:r>
      <w:r w:rsidRPr="00D01ED8">
        <w:rPr>
          <w:rFonts w:ascii="Times New Roman" w:hAnsi="Times New Roman" w:cs="Times New Roman"/>
          <w:b/>
          <w:sz w:val="20"/>
          <w:szCs w:val="20"/>
          <w:lang w:val="en-US"/>
        </w:rPr>
        <w:t xml:space="preserve"> </w:t>
      </w:r>
      <w:r w:rsidRPr="00D01ED8">
        <w:rPr>
          <w:rFonts w:ascii="Times New Roman" w:hAnsi="Times New Roman" w:cs="Times New Roman"/>
          <w:sz w:val="20"/>
          <w:szCs w:val="20"/>
          <w:lang w:val="en-US"/>
        </w:rPr>
        <w:t>In these patients,</w:t>
      </w:r>
      <w:r w:rsidRPr="00D01ED8">
        <w:rPr>
          <w:rFonts w:ascii="Times New Roman" w:hAnsi="Times New Roman" w:cs="Times New Roman"/>
          <w:b/>
          <w:sz w:val="20"/>
          <w:szCs w:val="20"/>
          <w:lang w:val="en-US"/>
        </w:rPr>
        <w:t xml:space="preserve"> </w:t>
      </w:r>
      <w:r w:rsidRPr="00D01ED8">
        <w:rPr>
          <w:rFonts w:ascii="Times New Roman" w:eastAsia="Calibri" w:hAnsi="Times New Roman" w:cs="Times New Roman"/>
          <w:sz w:val="20"/>
          <w:szCs w:val="20"/>
          <w:lang w:val="en-US"/>
        </w:rPr>
        <w:t xml:space="preserve">vitamin D supplementation may be useful to ensure proper osseointegration and, therefore, a better surgical outcome </w:t>
      </w:r>
      <w:r w:rsidR="00A65897">
        <w:rPr>
          <w:rFonts w:ascii="Times New Roman" w:eastAsia="Calibri" w:hAnsi="Times New Roman" w:cs="Times New Roman"/>
          <w:sz w:val="20"/>
          <w:szCs w:val="20"/>
          <w:lang w:val="en-US"/>
        </w:rPr>
        <w:fldChar w:fldCharType="begin">
          <w:fldData xml:space="preserve">PEVuZE5vdGU+PENpdGU+PEF1dGhvcj5NYW5pYXI8L0F1dGhvcj48WWVhcj4yMDE2PC9ZZWFyPjxS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</w:fldData>
        </w:fldChar>
      </w:r>
      <w:r w:rsidR="00A65897">
        <w:rPr>
          <w:rFonts w:ascii="Times New Roman" w:eastAsia="Calibri" w:hAnsi="Times New Roman" w:cs="Times New Roman"/>
          <w:sz w:val="20"/>
          <w:szCs w:val="20"/>
          <w:lang w:val="en-US"/>
        </w:rPr>
        <w:instrText xml:space="preserve"> ADDIN EN.CITE </w:instrText>
      </w:r>
      <w:r w:rsidR="00A65897">
        <w:rPr>
          <w:rFonts w:ascii="Times New Roman" w:eastAsia="Calibri" w:hAnsi="Times New Roman" w:cs="Times New Roman"/>
          <w:sz w:val="20"/>
          <w:szCs w:val="20"/>
          <w:lang w:val="en-US"/>
        </w:rPr>
        <w:fldChar w:fldCharType="begin">
          <w:fldData xml:space="preserve">PEVuZE5vdGU+PENpdGU+PEF1dGhvcj5NYW5pYXI8L0F1dGhvcj48WWVhcj4yMDE2PC9ZZWFyPjxS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</w:fldData>
        </w:fldChar>
      </w:r>
      <w:r w:rsidR="00A65897">
        <w:rPr>
          <w:rFonts w:ascii="Times New Roman" w:eastAsia="Calibri" w:hAnsi="Times New Roman" w:cs="Times New Roman"/>
          <w:sz w:val="20"/>
          <w:szCs w:val="20"/>
          <w:lang w:val="en-US"/>
        </w:rPr>
        <w:instrText xml:space="preserve"> ADDIN EN.CITE.DATA </w:instrText>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end"/>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71]</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 xml:space="preserve">. Low vitamin D levels are also associated with increased exposure to infections </w:t>
      </w:r>
      <w:r w:rsidR="00A65897">
        <w:rPr>
          <w:rFonts w:ascii="Times New Roman" w:eastAsia="Calibri" w:hAnsi="Times New Roman" w:cs="Times New Roman"/>
          <w:sz w:val="20"/>
          <w:szCs w:val="20"/>
          <w:lang w:val="en-US"/>
        </w:rPr>
        <w:fldChar w:fldCharType="begin">
          <w:fldData xml:space="preserve">PEVuZE5vdGU+PENpdGU+PEF1dGhvcj5NYWllcjwvQXV0aG9yPjxZZWFyPjIwMTQ8L1llYXI+PFJl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</w:fldData>
        </w:fldChar>
      </w:r>
      <w:r w:rsidR="00A65897">
        <w:rPr>
          <w:rFonts w:ascii="Times New Roman" w:eastAsia="Calibri" w:hAnsi="Times New Roman" w:cs="Times New Roman"/>
          <w:sz w:val="20"/>
          <w:szCs w:val="20"/>
          <w:lang w:val="en-US"/>
        </w:rPr>
        <w:instrText xml:space="preserve"> ADDIN EN.CITE </w:instrText>
      </w:r>
      <w:r w:rsidR="00A65897">
        <w:rPr>
          <w:rFonts w:ascii="Times New Roman" w:eastAsia="Calibri" w:hAnsi="Times New Roman" w:cs="Times New Roman"/>
          <w:sz w:val="20"/>
          <w:szCs w:val="20"/>
          <w:lang w:val="en-US"/>
        </w:rPr>
        <w:fldChar w:fldCharType="begin">
          <w:fldData xml:space="preserve">PEVuZE5vdGU+PENpdGU+PEF1dGhvcj5NYWllcjwvQXV0aG9yPjxZZWFyPjIwMTQ8L1llYXI+PFJl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</w:fldData>
        </w:fldChar>
      </w:r>
      <w:r w:rsidR="00A65897">
        <w:rPr>
          <w:rFonts w:ascii="Times New Roman" w:eastAsia="Calibri" w:hAnsi="Times New Roman" w:cs="Times New Roman"/>
          <w:sz w:val="20"/>
          <w:szCs w:val="20"/>
          <w:lang w:val="en-US"/>
        </w:rPr>
        <w:instrText xml:space="preserve"> ADDIN EN.CITE.DATA </w:instrText>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end"/>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72, 73]</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b/>
          <w:bCs/>
          <w:sz w:val="20"/>
          <w:szCs w:val="20"/>
          <w:lang w:val="en-US"/>
        </w:rPr>
        <w:t xml:space="preserve">, </w:t>
      </w:r>
      <w:r w:rsidRPr="00D01ED8">
        <w:rPr>
          <w:rFonts w:ascii="Times New Roman" w:eastAsia="Calibri" w:hAnsi="Times New Roman" w:cs="Times New Roman"/>
          <w:sz w:val="20"/>
          <w:szCs w:val="20"/>
          <w:lang w:val="en-US"/>
        </w:rPr>
        <w:t xml:space="preserve">a longer length of hospital stay </w:t>
      </w:r>
      <w:r w:rsidR="00A65897">
        <w:rPr>
          <w:rFonts w:ascii="Times New Roman" w:eastAsia="Calibri" w:hAnsi="Times New Roman" w:cs="Times New Roman"/>
          <w:sz w:val="20"/>
          <w:szCs w:val="20"/>
          <w:lang w:val="en-US"/>
        </w:rPr>
        <w:fldChar w:fldCharType="begin">
          <w:fldData xml:space="preserve">PEVuZE5vdGU+PENpdGU+PEF1dGhvcj5NYWllcjwvQXV0aG9yPjxZZWFyPjIwMTY8L1llYXI+PFJl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</w:fldData>
        </w:fldChar>
      </w:r>
      <w:r w:rsidR="00A65897">
        <w:rPr>
          <w:rFonts w:ascii="Times New Roman" w:eastAsia="Calibri" w:hAnsi="Times New Roman" w:cs="Times New Roman"/>
          <w:sz w:val="20"/>
          <w:szCs w:val="20"/>
          <w:lang w:val="en-US"/>
        </w:rPr>
        <w:instrText xml:space="preserve"> ADDIN EN.CITE </w:instrText>
      </w:r>
      <w:r w:rsidR="00A65897">
        <w:rPr>
          <w:rFonts w:ascii="Times New Roman" w:eastAsia="Calibri" w:hAnsi="Times New Roman" w:cs="Times New Roman"/>
          <w:sz w:val="20"/>
          <w:szCs w:val="20"/>
          <w:lang w:val="en-US"/>
        </w:rPr>
        <w:fldChar w:fldCharType="begin">
          <w:fldData xml:space="preserve">PEVuZE5vdGU+PENpdGU+PEF1dGhvcj5NYWllcjwvQXV0aG9yPjxZZWFyPjIwMTY8L1llYXI+PFJl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</w:fldData>
        </w:fldChar>
      </w:r>
      <w:r w:rsidR="00A65897">
        <w:rPr>
          <w:rFonts w:ascii="Times New Roman" w:eastAsia="Calibri" w:hAnsi="Times New Roman" w:cs="Times New Roman"/>
          <w:sz w:val="20"/>
          <w:szCs w:val="20"/>
          <w:lang w:val="en-US"/>
        </w:rPr>
        <w:instrText xml:space="preserve"> ADDIN EN.CITE.DATA </w:instrText>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end"/>
      </w:r>
      <w:r w:rsidR="00A65897">
        <w:rPr>
          <w:rFonts w:ascii="Times New Roman" w:eastAsia="Calibri" w:hAnsi="Times New Roman" w:cs="Times New Roman"/>
          <w:sz w:val="20"/>
          <w:szCs w:val="20"/>
          <w:lang w:val="en-US"/>
        </w:rPr>
      </w:r>
      <w:r w:rsidR="00A65897">
        <w:rPr>
          <w:rFonts w:ascii="Times New Roman" w:eastAsia="Calibri" w:hAnsi="Times New Roman" w:cs="Times New Roman"/>
          <w:sz w:val="20"/>
          <w:szCs w:val="20"/>
          <w:lang w:val="en-US"/>
        </w:rPr>
        <w:fldChar w:fldCharType="separate"/>
      </w:r>
      <w:r w:rsidR="00A65897">
        <w:rPr>
          <w:rFonts w:ascii="Times New Roman" w:eastAsia="Calibri" w:hAnsi="Times New Roman" w:cs="Times New Roman"/>
          <w:noProof/>
          <w:sz w:val="20"/>
          <w:szCs w:val="20"/>
          <w:lang w:val="en-US"/>
        </w:rPr>
        <w:t>[74]</w:t>
      </w:r>
      <w:r w:rsidR="00A65897">
        <w:rPr>
          <w:rFonts w:ascii="Times New Roman" w:eastAsia="Calibri" w:hAnsi="Times New Roman" w:cs="Times New Roman"/>
          <w:sz w:val="20"/>
          <w:szCs w:val="20"/>
          <w:lang w:val="en-US"/>
        </w:rPr>
        <w:fldChar w:fldCharType="end"/>
      </w:r>
      <w:r w:rsidRPr="00D01ED8">
        <w:rPr>
          <w:rFonts w:ascii="Times New Roman" w:eastAsia="Calibri" w:hAnsi="Times New Roman" w:cs="Times New Roman"/>
          <w:sz w:val="20"/>
          <w:szCs w:val="20"/>
          <w:lang w:val="en-US"/>
        </w:rPr>
        <w:t xml:space="preserve"> and a higher frequency of post-operative complications. In </w:t>
      </w:r>
      <w:r w:rsidR="00E30025">
        <w:rPr>
          <w:rFonts w:ascii="Times New Roman" w:eastAsia="Calibri" w:hAnsi="Times New Roman" w:cs="Times New Roman"/>
          <w:sz w:val="20"/>
          <w:szCs w:val="20"/>
          <w:lang w:val="en-US"/>
        </w:rPr>
        <w:t>these</w:t>
      </w:r>
      <w:r w:rsidRPr="00D01ED8">
        <w:rPr>
          <w:rFonts w:ascii="Times New Roman" w:eastAsia="Calibri" w:hAnsi="Times New Roman" w:cs="Times New Roman"/>
          <w:sz w:val="20"/>
          <w:szCs w:val="20"/>
          <w:lang w:val="en-US"/>
        </w:rPr>
        <w:t xml:space="preserve"> patient</w:t>
      </w:r>
      <w:r w:rsidR="00E30025">
        <w:rPr>
          <w:rFonts w:ascii="Times New Roman" w:eastAsia="Calibri" w:hAnsi="Times New Roman" w:cs="Times New Roman"/>
          <w:sz w:val="20"/>
          <w:szCs w:val="20"/>
          <w:lang w:val="en-US"/>
        </w:rPr>
        <w:t>s</w:t>
      </w:r>
      <w:r w:rsidRPr="00D01ED8">
        <w:rPr>
          <w:rFonts w:ascii="Times New Roman" w:eastAsia="Calibri" w:hAnsi="Times New Roman" w:cs="Times New Roman"/>
          <w:sz w:val="20"/>
          <w:szCs w:val="20"/>
          <w:lang w:val="en-US"/>
        </w:rPr>
        <w:t>, supplementation should be considered.</w:t>
      </w:r>
      <w:r w:rsidRPr="00D01ED8">
        <w:rPr>
          <w:rFonts w:ascii="Times New Roman" w:hAnsi="Times New Roman" w:cs="Times New Roman"/>
          <w:sz w:val="20"/>
          <w:szCs w:val="20"/>
          <w:lang w:val="en-US"/>
        </w:rPr>
        <w:t xml:space="preserve"> Retrospective clinical studies would suggest some trend to early dental implant failure in patients with low circulating 25OHD </w:t>
      </w:r>
      <w:r w:rsidR="00A65897">
        <w:rPr>
          <w:rFonts w:ascii="Times New Roman" w:hAnsi="Times New Roman" w:cs="Times New Roman"/>
          <w:sz w:val="20"/>
          <w:szCs w:val="20"/>
          <w:lang w:val="en-US"/>
        </w:rPr>
        <w:fldChar w:fldCharType="begin">
          <w:fldData xml:space="preserve">PEVuZE5vdGU+PENpdGU+PEF1dGhvcj5NYW5nYW5vPC9BdXRob3I+PFllYXI+MjAxNjwvWWVhcj48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W5nYW5vPC9BdXRob3I+PFllYXI+MjAxNjwvWWVhcj48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5, 7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Intervention trials with vitamin D are still missing.</w:t>
      </w:r>
    </w:p>
    <w:p w:rsidR="00B83840" w:rsidRPr="00D01ED8" w:rsidRDefault="00B83840" w:rsidP="00B83840">
      <w:pPr>
        <w:spacing w:line="360" w:lineRule="auto"/>
        <w:jc w:val="both"/>
        <w:rPr>
          <w:rFonts w:ascii="Times New Roman" w:hAnsi="Times New Roman" w:cs="Times New Roman"/>
          <w:i/>
          <w:sz w:val="20"/>
          <w:szCs w:val="20"/>
          <w:lang w:val="en-US"/>
        </w:rPr>
      </w:pPr>
      <w:r w:rsidRPr="00D01ED8">
        <w:rPr>
          <w:rFonts w:ascii="Times New Roman" w:hAnsi="Times New Roman" w:cs="Times New Roman"/>
          <w:i/>
          <w:sz w:val="20"/>
          <w:szCs w:val="20"/>
          <w:lang w:val="en-US"/>
        </w:rPr>
        <w:t>The effects of vitamin D deficiency and/or vitamin D supplementation on fracture healing in clinical studies are rare. However, the overall impression is that vitamin D has a positive influence on this process but the mechanism and the magnitude of the effect remain to be determined. The role of vitamin D in material osseointegration requires further investigation.</w:t>
      </w:r>
    </w:p>
    <w:p w:rsidR="00F42512" w:rsidRPr="00D01ED8" w:rsidRDefault="00F42512" w:rsidP="00B83840">
      <w:pPr>
        <w:spacing w:line="360" w:lineRule="auto"/>
        <w:jc w:val="both"/>
        <w:rPr>
          <w:rFonts w:ascii="Times New Roman" w:hAnsi="Times New Roman" w:cs="Times New Roman"/>
          <w:b/>
          <w:sz w:val="20"/>
          <w:szCs w:val="20"/>
          <w:lang w:val="en-US"/>
        </w:rPr>
      </w:pP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 xml:space="preserve">Rehabilitation after osteoporotic fracture  </w:t>
      </w:r>
    </w:p>
    <w:p w:rsidR="00B83840" w:rsidRPr="00D01ED8" w:rsidRDefault="00B83840" w:rsidP="00B83840">
      <w:pPr>
        <w:pStyle w:val="NoSpacing"/>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Multidimentional approach of rehabilitation</w:t>
      </w:r>
    </w:p>
    <w:p w:rsidR="00B83840" w:rsidRPr="00D01ED8" w:rsidRDefault="00B83840" w:rsidP="00B83840">
      <w:pPr>
        <w:pStyle w:val="NoSpacing"/>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The main goals of fracture management are to recover pre-fracture functional level and to reduce fracture </w:t>
      </w:r>
      <w:r w:rsidRPr="0050599C">
        <w:rPr>
          <w:rFonts w:ascii="Times New Roman" w:hAnsi="Times New Roman" w:cs="Times New Roman"/>
          <w:sz w:val="20"/>
          <w:szCs w:val="20"/>
          <w:lang w:val="en-US"/>
        </w:rPr>
        <w:t>risk</w:t>
      </w:r>
      <w:r w:rsidR="005D4132" w:rsidRPr="004559C1">
        <w:rPr>
          <w:rFonts w:ascii="Times New Roman" w:hAnsi="Times New Roman" w:cs="Times New Roman"/>
          <w:b/>
          <w:sz w:val="20"/>
          <w:szCs w:val="20"/>
          <w:lang w:val="en-US"/>
        </w:rPr>
        <w:t xml:space="preserve"> (Fig. 3)</w:t>
      </w:r>
      <w:r w:rsidRPr="00D01ED8">
        <w:rPr>
          <w:rFonts w:ascii="Times New Roman" w:hAnsi="Times New Roman" w:cs="Times New Roman"/>
          <w:sz w:val="20"/>
          <w:szCs w:val="20"/>
          <w:lang w:val="en-US"/>
        </w:rPr>
        <w:t xml:space="preserve">. Rehabilitation of the patient with fragility fracture begins in acute settings within 24 hours (possibly within a few hours) after surgery or any conservative treatment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Mears&lt;/Author&gt;&lt;Year&gt;2015&lt;/Year&gt;&lt;RecNum&gt;888&lt;/RecNum&gt;&lt;DisplayText&gt;[77]&lt;/DisplayText&gt;&lt;record&gt;&lt;rec-number&gt;888&lt;/rec-number&gt;&lt;foreign-keys&gt;&lt;key app="EN" db-id="09vtwsrpxf2vale90auvtstyvvrr5vpwzdx0" timestamp="1601913772"&gt;888&lt;/key&gt;&lt;/foreign-keys&gt;&lt;ref-type name="Journal Article"&gt;17&lt;/ref-type&gt;&lt;contributors&gt;&lt;authors&gt;&lt;author&gt;Mears, S. C.&lt;/author&gt;&lt;author&gt;Kates, S. L.&lt;/author&gt;&lt;/authors&gt;&lt;/contributors&gt;&lt;titles&gt;&lt;title&gt;A Guide to Improving the Care of Patients with Fragility Fractures, Edition 2&lt;/title&gt;&lt;secondary-title&gt;Geriatr Orthop Surg Rehabil&lt;/secondary-title&gt;&lt;alt-title&gt;Geriatric orthopaedic surgery &amp;amp; rehabilitation&lt;/alt-title&gt;&lt;/titles&gt;&lt;periodical&gt;&lt;full-title&gt;Geriatr Orthop Surg Rehabil&lt;/full-title&gt;&lt;abbr-1&gt;Geriatric orthopaedic surgery &amp;amp; rehabilitation&lt;/abbr-1&gt;&lt;/periodical&gt;&lt;alt-periodical&gt;&lt;full-title&gt;Geriatr Orthop Surg Rehabil&lt;/full-title&gt;&lt;abbr-1&gt;Geriatric orthopaedic surgery &amp;amp; rehabilitation&lt;/abbr-1&gt;&lt;/alt-periodical&gt;&lt;pages&gt;58-120&lt;/pages&gt;&lt;volume&gt;6&lt;/volume&gt;&lt;number&gt;2&lt;/number&gt;&lt;dates&gt;&lt;year&gt;2015&lt;/year&gt;&lt;pub-dates&gt;&lt;date&gt;Jun&lt;/date&gt;&lt;/pub-dates&gt;&lt;/dates&gt;&lt;isbn&gt;2151-4585 (Print)&amp;#xD;2151-4585 (Linking)&lt;/isbn&gt;&lt;accession-num&gt;26246957&lt;/accession-num&gt;&lt;urls&gt;&lt;related-urls&gt;&lt;url&gt;http://www.ncbi.nlm.nih.gov/pubmed/26246957&lt;/url&gt;&lt;/related-urls&gt;&lt;/urls&gt;&lt;custom2&gt;4430408&lt;/custom2&gt;&lt;electronic-resource-num&gt;10.1177/2151458515572697&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Rehabilitation program of hip fractures include multimodal pain management, intensive post-discharge physical therapy and an interdisciplinary care program </w:t>
      </w:r>
      <w:r w:rsidR="0050599C">
        <w:rPr>
          <w:rFonts w:ascii="Times New Roman" w:hAnsi="Times New Roman" w:cs="Times New Roman"/>
          <w:sz w:val="20"/>
          <w:szCs w:val="20"/>
          <w:lang w:val="en-US"/>
        </w:rPr>
        <w:t>even</w:t>
      </w:r>
      <w:r w:rsidR="005D4132">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in patients with mild to moderate dementia to improve functional outcomes </w:t>
      </w:r>
      <w:r w:rsidR="00A65897">
        <w:rPr>
          <w:rFonts w:ascii="Times New Roman" w:hAnsi="Times New Roman" w:cs="Times New Roman"/>
          <w:sz w:val="20"/>
          <w:szCs w:val="20"/>
          <w:lang w:val="en-US"/>
        </w:rPr>
        <w:fldChar w:fldCharType="begin">
          <w:fldData xml:space="preserve">PEVuZE5vdGU+PENpdGU+PEF1dGhvcj5NZW1iZXJzIG9mIHRoZTwvQXV0aG9yPjxZZWFyPjIwMTY8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xMjIyLTU8L3BhZ2VzPjx2b2x1bWU+OTg8L3ZvbHVtZT48bnVtYmVyPjE0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ZW1iZXJzIG9mIHRoZTwvQXV0aG9yPjxZZWFyPjIwMTY8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xMjIyLTU8L3BhZ2VzPjx2b2x1bWU+OTg8L3ZvbHVtZT48bnVtYmVyPjE0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Moderate evidence supports that postoperative nutritional supplementation improves nutritional status and reduces mortality and that supervised occupational and physical therapy across the continuum of care, including home, improves functional outcomes and fall prevention </w:t>
      </w:r>
      <w:r w:rsidR="00A65897">
        <w:rPr>
          <w:rFonts w:ascii="Times New Roman" w:hAnsi="Times New Roman" w:cs="Times New Roman"/>
          <w:sz w:val="20"/>
          <w:szCs w:val="20"/>
          <w:lang w:val="en-US"/>
        </w:rPr>
        <w:fldChar w:fldCharType="begin">
          <w:fldData xml:space="preserve">PEVuZE5vdGU+PENpdGU+PEF1dGhvcj5NZW1iZXJzIG9mIHRoZTwvQXV0aG9yPjxZZWFyPjIwMTY8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xMjIyLTU8L3BhZ2VzPjx2b2x1bWU+OTg8L3ZvbHVtZT48bnVtYmVyPjE0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ZW1iZXJzIG9mIHRoZTwvQXV0aG9yPjxZZWFyPjIwMTY8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xMjIyLTU8L3BhZ2VzPjx2b2x1bWU+OTg8L3ZvbHVtZT48bnVtYmVyPjE0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ome influence on length of stay in rehabilitation ward has been suggested with dietary protein repletion </w:t>
      </w:r>
      <w:r w:rsidR="00A65897">
        <w:rPr>
          <w:rFonts w:ascii="Times New Roman" w:hAnsi="Times New Roman" w:cs="Times New Roman"/>
          <w:sz w:val="20"/>
          <w:szCs w:val="20"/>
          <w:lang w:val="en-US"/>
        </w:rPr>
        <w:fldChar w:fldCharType="begin">
          <w:fldData xml:space="preserve">PEVuZE5vdGU+PENpdGU+PEF1dGhvcj5TY2h1cmNoPC9BdXRob3I+PFllYXI+MTk5ODwvWWVhcj48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ODAx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Y2h1cmNoPC9BdXRob3I+PFllYXI+MTk5ODwvWWVhcj48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ODAx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r w:rsidRPr="00D01ED8">
        <w:rPr>
          <w:rFonts w:ascii="Times New Roman" w:hAnsi="Times New Roman" w:cs="Times New Roman"/>
          <w:color w:val="212121"/>
          <w:sz w:val="20"/>
          <w:szCs w:val="20"/>
          <w:lang w:val="en"/>
        </w:rPr>
        <w:t>Complex, multidimensional, m-Health interventions hold promise to health behavior change related to calcium and vitamin D intake, balance, core and leg</w:t>
      </w:r>
      <w:r w:rsidR="003F0C7D">
        <w:rPr>
          <w:rFonts w:ascii="Times New Roman" w:hAnsi="Times New Roman" w:cs="Times New Roman"/>
          <w:color w:val="212121"/>
          <w:sz w:val="20"/>
          <w:szCs w:val="20"/>
          <w:lang w:val="en"/>
        </w:rPr>
        <w:t xml:space="preserve"> strength, and physical activity </w:t>
      </w:r>
      <w:r w:rsidR="00A65897">
        <w:rPr>
          <w:rFonts w:ascii="Times New Roman" w:hAnsi="Times New Roman" w:cs="Times New Roman"/>
          <w:color w:val="212121"/>
          <w:sz w:val="20"/>
          <w:szCs w:val="20"/>
          <w:lang w:val="en"/>
        </w:rPr>
        <w:fldChar w:fldCharType="begin">
          <w:fldData xml:space="preserve">PEVuZE5vdGU+PENpdGU+PEF1dGhvcj5SeWFuPC9BdXRob3I+PFllYXI+MjAxODwvWWVhcj48UmVj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</w:fldData>
        </w:fldChar>
      </w:r>
      <w:r w:rsidR="00A65897">
        <w:rPr>
          <w:rFonts w:ascii="Times New Roman" w:hAnsi="Times New Roman" w:cs="Times New Roman"/>
          <w:color w:val="212121"/>
          <w:sz w:val="20"/>
          <w:szCs w:val="20"/>
          <w:lang w:val="en"/>
        </w:rPr>
        <w:instrText xml:space="preserve"> ADDIN EN.CITE </w:instrText>
      </w:r>
      <w:r w:rsidR="00A65897">
        <w:rPr>
          <w:rFonts w:ascii="Times New Roman" w:hAnsi="Times New Roman" w:cs="Times New Roman"/>
          <w:color w:val="212121"/>
          <w:sz w:val="20"/>
          <w:szCs w:val="20"/>
          <w:lang w:val="en"/>
        </w:rPr>
        <w:fldChar w:fldCharType="begin">
          <w:fldData xml:space="preserve">PEVuZE5vdGU+PENpdGU+PEF1dGhvcj5SeWFuPC9BdXRob3I+PFllYXI+MjAxODwvWWVhcj48UmVj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</w:fldData>
        </w:fldChar>
      </w:r>
      <w:r w:rsidR="00A65897">
        <w:rPr>
          <w:rFonts w:ascii="Times New Roman" w:hAnsi="Times New Roman" w:cs="Times New Roman"/>
          <w:color w:val="212121"/>
          <w:sz w:val="20"/>
          <w:szCs w:val="20"/>
          <w:lang w:val="en"/>
        </w:rPr>
        <w:instrText xml:space="preserve"> ADDIN EN.CITE.DATA </w:instrText>
      </w:r>
      <w:r w:rsidR="00A65897">
        <w:rPr>
          <w:rFonts w:ascii="Times New Roman" w:hAnsi="Times New Roman" w:cs="Times New Roman"/>
          <w:color w:val="212121"/>
          <w:sz w:val="20"/>
          <w:szCs w:val="20"/>
          <w:lang w:val="en"/>
        </w:rPr>
      </w:r>
      <w:r w:rsidR="00A65897">
        <w:rPr>
          <w:rFonts w:ascii="Times New Roman" w:hAnsi="Times New Roman" w:cs="Times New Roman"/>
          <w:color w:val="212121"/>
          <w:sz w:val="20"/>
          <w:szCs w:val="20"/>
          <w:lang w:val="en"/>
        </w:rPr>
        <w:fldChar w:fldCharType="end"/>
      </w:r>
      <w:r w:rsidR="00A65897">
        <w:rPr>
          <w:rFonts w:ascii="Times New Roman" w:hAnsi="Times New Roman" w:cs="Times New Roman"/>
          <w:color w:val="212121"/>
          <w:sz w:val="20"/>
          <w:szCs w:val="20"/>
          <w:lang w:val="en"/>
        </w:rPr>
      </w:r>
      <w:r w:rsidR="00A65897">
        <w:rPr>
          <w:rFonts w:ascii="Times New Roman" w:hAnsi="Times New Roman" w:cs="Times New Roman"/>
          <w:color w:val="212121"/>
          <w:sz w:val="20"/>
          <w:szCs w:val="20"/>
          <w:lang w:val="en"/>
        </w:rPr>
        <w:fldChar w:fldCharType="separate"/>
      </w:r>
      <w:r w:rsidR="00A65897">
        <w:rPr>
          <w:rFonts w:ascii="Times New Roman" w:hAnsi="Times New Roman" w:cs="Times New Roman"/>
          <w:noProof/>
          <w:color w:val="212121"/>
          <w:sz w:val="20"/>
          <w:szCs w:val="20"/>
          <w:lang w:val="en"/>
        </w:rPr>
        <w:t>[80]</w:t>
      </w:r>
      <w:r w:rsidR="00A65897">
        <w:rPr>
          <w:rFonts w:ascii="Times New Roman" w:hAnsi="Times New Roman" w:cs="Times New Roman"/>
          <w:color w:val="212121"/>
          <w:sz w:val="20"/>
          <w:szCs w:val="20"/>
          <w:lang w:val="en"/>
        </w:rPr>
        <w:fldChar w:fldCharType="end"/>
      </w:r>
      <w:r w:rsidRPr="00D01ED8">
        <w:rPr>
          <w:rFonts w:ascii="Times New Roman" w:hAnsi="Times New Roman" w:cs="Times New Roman"/>
          <w:color w:val="212121"/>
          <w:sz w:val="20"/>
          <w:szCs w:val="20"/>
          <w:lang w:val="en"/>
        </w:rPr>
        <w:t>.</w:t>
      </w:r>
    </w:p>
    <w:p w:rsidR="00EE5A38" w:rsidRDefault="00EE5A38" w:rsidP="00B83840">
      <w:pPr>
        <w:pStyle w:val="NoSpacing"/>
        <w:spacing w:line="360" w:lineRule="auto"/>
        <w:jc w:val="both"/>
        <w:rPr>
          <w:rFonts w:ascii="Times New Roman" w:hAnsi="Times New Roman" w:cs="Times New Roman"/>
          <w:b/>
          <w:sz w:val="20"/>
          <w:szCs w:val="20"/>
          <w:lang w:val="en-US"/>
        </w:rPr>
      </w:pPr>
    </w:p>
    <w:p w:rsidR="00B83840" w:rsidRPr="00D01ED8" w:rsidRDefault="00B83840" w:rsidP="00B83840">
      <w:pPr>
        <w:pStyle w:val="NoSpacing"/>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Care pathway of patient with hip fracture</w:t>
      </w:r>
    </w:p>
    <w:p w:rsidR="00B83840" w:rsidRPr="00D01ED8" w:rsidRDefault="00B83840" w:rsidP="00B83840">
      <w:pPr>
        <w:pStyle w:val="NoSpacing"/>
        <w:spacing w:line="360" w:lineRule="auto"/>
        <w:jc w:val="both"/>
        <w:rPr>
          <w:rFonts w:ascii="Times New Roman" w:hAnsi="Times New Roman" w:cs="Times New Roman"/>
          <w:color w:val="222222"/>
          <w:sz w:val="20"/>
          <w:szCs w:val="20"/>
          <w:lang w:val="en"/>
        </w:rPr>
      </w:pPr>
      <w:r w:rsidRPr="00D01ED8">
        <w:rPr>
          <w:rFonts w:ascii="Times New Roman" w:hAnsi="Times New Roman" w:cs="Times New Roman"/>
          <w:sz w:val="20"/>
          <w:szCs w:val="20"/>
          <w:lang w:val="en-US"/>
        </w:rPr>
        <w:t xml:space="preserve">For patients with hip fracture, an early admission could improve care </w:t>
      </w:r>
      <w:r w:rsidRPr="00D01ED8">
        <w:rPr>
          <w:rFonts w:ascii="Times New Roman" w:hAnsi="Times New Roman" w:cs="Times New Roman"/>
          <w:iCs/>
          <w:sz w:val="20"/>
          <w:szCs w:val="20"/>
          <w:lang w:val="en-US"/>
        </w:rPr>
        <w:t xml:space="preserve">by an orthopedist and a geriatrician team during both the acute and rehabilitation phases </w:t>
      </w:r>
      <w:r w:rsidR="00A65897">
        <w:rPr>
          <w:rFonts w:ascii="Times New Roman" w:hAnsi="Times New Roman" w:cs="Times New Roman"/>
          <w:iCs/>
          <w:sz w:val="20"/>
          <w:szCs w:val="20"/>
          <w:lang w:val="en-US"/>
        </w:rPr>
        <w:fldChar w:fldCharType="begin">
          <w:fldData xml:space="preserve">PEVuZE5vdGU+PENpdGU+PEF1dGhvcj5EZSBWaW5jZW50aXM8L0F1dGhvcj48WWVhcj4yMDIwPC9Z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=
</w:fldData>
        </w:fldChar>
      </w:r>
      <w:r w:rsidR="00A65897">
        <w:rPr>
          <w:rFonts w:ascii="Times New Roman" w:hAnsi="Times New Roman" w:cs="Times New Roman"/>
          <w:iCs/>
          <w:sz w:val="20"/>
          <w:szCs w:val="20"/>
          <w:lang w:val="en-US"/>
        </w:rPr>
        <w:instrText xml:space="preserve"> ADDIN EN.CITE </w:instrText>
      </w:r>
      <w:r w:rsidR="00A65897">
        <w:rPr>
          <w:rFonts w:ascii="Times New Roman" w:hAnsi="Times New Roman" w:cs="Times New Roman"/>
          <w:iCs/>
          <w:sz w:val="20"/>
          <w:szCs w:val="20"/>
          <w:lang w:val="en-US"/>
        </w:rPr>
        <w:fldChar w:fldCharType="begin">
          <w:fldData xml:space="preserve">PEVuZE5vdGU+PENpdGU+PEF1dGhvcj5EZSBWaW5jZW50aXM8L0F1dGhvcj48WWVhcj4yMDIwPC9Z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=
</w:fldData>
        </w:fldChar>
      </w:r>
      <w:r w:rsidR="00A65897">
        <w:rPr>
          <w:rFonts w:ascii="Times New Roman" w:hAnsi="Times New Roman" w:cs="Times New Roman"/>
          <w:iCs/>
          <w:sz w:val="20"/>
          <w:szCs w:val="20"/>
          <w:lang w:val="en-US"/>
        </w:rPr>
        <w:instrText xml:space="preserve"> ADDIN EN.CITE.DATA </w:instrText>
      </w:r>
      <w:r w:rsidR="00A65897">
        <w:rPr>
          <w:rFonts w:ascii="Times New Roman" w:hAnsi="Times New Roman" w:cs="Times New Roman"/>
          <w:iCs/>
          <w:sz w:val="20"/>
          <w:szCs w:val="20"/>
          <w:lang w:val="en-US"/>
        </w:rPr>
      </w:r>
      <w:r w:rsidR="00A65897">
        <w:rPr>
          <w:rFonts w:ascii="Times New Roman" w:hAnsi="Times New Roman" w:cs="Times New Roman"/>
          <w:iCs/>
          <w:sz w:val="20"/>
          <w:szCs w:val="20"/>
          <w:lang w:val="en-US"/>
        </w:rPr>
        <w:fldChar w:fldCharType="end"/>
      </w:r>
      <w:r w:rsidR="00A65897">
        <w:rPr>
          <w:rFonts w:ascii="Times New Roman" w:hAnsi="Times New Roman" w:cs="Times New Roman"/>
          <w:iCs/>
          <w:sz w:val="20"/>
          <w:szCs w:val="20"/>
          <w:lang w:val="en-US"/>
        </w:rPr>
      </w:r>
      <w:r w:rsidR="00A65897">
        <w:rPr>
          <w:rFonts w:ascii="Times New Roman" w:hAnsi="Times New Roman" w:cs="Times New Roman"/>
          <w:iCs/>
          <w:sz w:val="20"/>
          <w:szCs w:val="20"/>
          <w:lang w:val="en-US"/>
        </w:rPr>
        <w:fldChar w:fldCharType="separate"/>
      </w:r>
      <w:r w:rsidR="00A65897">
        <w:rPr>
          <w:rFonts w:ascii="Times New Roman" w:hAnsi="Times New Roman" w:cs="Times New Roman"/>
          <w:iCs/>
          <w:noProof/>
          <w:sz w:val="20"/>
          <w:szCs w:val="20"/>
          <w:lang w:val="en-US"/>
        </w:rPr>
        <w:t>[81]</w:t>
      </w:r>
      <w:r w:rsidR="00A65897">
        <w:rPr>
          <w:rFonts w:ascii="Times New Roman" w:hAnsi="Times New Roman" w:cs="Times New Roman"/>
          <w:iCs/>
          <w:sz w:val="20"/>
          <w:szCs w:val="20"/>
          <w:lang w:val="en-US"/>
        </w:rPr>
        <w:fldChar w:fldCharType="end"/>
      </w:r>
      <w:r w:rsidRPr="00D01ED8">
        <w:rPr>
          <w:rFonts w:ascii="Times New Roman" w:hAnsi="Times New Roman" w:cs="Times New Roman"/>
          <w:iCs/>
          <w:sz w:val="20"/>
          <w:szCs w:val="20"/>
          <w:lang w:val="en-US"/>
        </w:rPr>
        <w:t xml:space="preserve">, in combination with a physiatrist </w:t>
      </w:r>
      <w:r w:rsidR="00A65897">
        <w:rPr>
          <w:rFonts w:ascii="Times New Roman" w:hAnsi="Times New Roman" w:cs="Times New Roman"/>
          <w:iCs/>
          <w:sz w:val="20"/>
          <w:szCs w:val="20"/>
          <w:lang w:val="en-US"/>
        </w:rPr>
        <w:fldChar w:fldCharType="begin">
          <w:fldData xml:space="preserve">PEVuZE5vdGU+PENpdGU+PEF1dGhvcj5Nb21vc2FraTwvQXV0aG9yPjxZZWFyPjIwMTY8L1llYXI+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</w:fldData>
        </w:fldChar>
      </w:r>
      <w:r w:rsidR="00A65897">
        <w:rPr>
          <w:rFonts w:ascii="Times New Roman" w:hAnsi="Times New Roman" w:cs="Times New Roman"/>
          <w:iCs/>
          <w:sz w:val="20"/>
          <w:szCs w:val="20"/>
          <w:lang w:val="en-US"/>
        </w:rPr>
        <w:instrText xml:space="preserve"> ADDIN EN.CITE </w:instrText>
      </w:r>
      <w:r w:rsidR="00A65897">
        <w:rPr>
          <w:rFonts w:ascii="Times New Roman" w:hAnsi="Times New Roman" w:cs="Times New Roman"/>
          <w:iCs/>
          <w:sz w:val="20"/>
          <w:szCs w:val="20"/>
          <w:lang w:val="en-US"/>
        </w:rPr>
        <w:fldChar w:fldCharType="begin">
          <w:fldData xml:space="preserve">PEVuZE5vdGU+PENpdGU+PEF1dGhvcj5Nb21vc2FraTwvQXV0aG9yPjxZZWFyPjIwMTY8L1llYXI+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</w:fldData>
        </w:fldChar>
      </w:r>
      <w:r w:rsidR="00A65897">
        <w:rPr>
          <w:rFonts w:ascii="Times New Roman" w:hAnsi="Times New Roman" w:cs="Times New Roman"/>
          <w:iCs/>
          <w:sz w:val="20"/>
          <w:szCs w:val="20"/>
          <w:lang w:val="en-US"/>
        </w:rPr>
        <w:instrText xml:space="preserve"> ADDIN EN.CITE.DATA </w:instrText>
      </w:r>
      <w:r w:rsidR="00A65897">
        <w:rPr>
          <w:rFonts w:ascii="Times New Roman" w:hAnsi="Times New Roman" w:cs="Times New Roman"/>
          <w:iCs/>
          <w:sz w:val="20"/>
          <w:szCs w:val="20"/>
          <w:lang w:val="en-US"/>
        </w:rPr>
      </w:r>
      <w:r w:rsidR="00A65897">
        <w:rPr>
          <w:rFonts w:ascii="Times New Roman" w:hAnsi="Times New Roman" w:cs="Times New Roman"/>
          <w:iCs/>
          <w:sz w:val="20"/>
          <w:szCs w:val="20"/>
          <w:lang w:val="en-US"/>
        </w:rPr>
        <w:fldChar w:fldCharType="end"/>
      </w:r>
      <w:r w:rsidR="00A65897">
        <w:rPr>
          <w:rFonts w:ascii="Times New Roman" w:hAnsi="Times New Roman" w:cs="Times New Roman"/>
          <w:iCs/>
          <w:sz w:val="20"/>
          <w:szCs w:val="20"/>
          <w:lang w:val="en-US"/>
        </w:rPr>
      </w:r>
      <w:r w:rsidR="00A65897">
        <w:rPr>
          <w:rFonts w:ascii="Times New Roman" w:hAnsi="Times New Roman" w:cs="Times New Roman"/>
          <w:iCs/>
          <w:sz w:val="20"/>
          <w:szCs w:val="20"/>
          <w:lang w:val="en-US"/>
        </w:rPr>
        <w:fldChar w:fldCharType="separate"/>
      </w:r>
      <w:r w:rsidR="00A65897">
        <w:rPr>
          <w:rFonts w:ascii="Times New Roman" w:hAnsi="Times New Roman" w:cs="Times New Roman"/>
          <w:iCs/>
          <w:noProof/>
          <w:sz w:val="20"/>
          <w:szCs w:val="20"/>
          <w:lang w:val="en-US"/>
        </w:rPr>
        <w:t>[82, 83]</w:t>
      </w:r>
      <w:r w:rsidR="00A65897">
        <w:rPr>
          <w:rFonts w:ascii="Times New Roman" w:hAnsi="Times New Roman" w:cs="Times New Roman"/>
          <w:iCs/>
          <w:sz w:val="20"/>
          <w:szCs w:val="20"/>
          <w:lang w:val="en-US"/>
        </w:rPr>
        <w:fldChar w:fldCharType="end"/>
      </w:r>
      <w:r w:rsidRPr="00D01ED8">
        <w:rPr>
          <w:rFonts w:ascii="Times New Roman" w:hAnsi="Times New Roman" w:cs="Times New Roman"/>
          <w:iCs/>
          <w:sz w:val="20"/>
          <w:szCs w:val="20"/>
          <w:lang w:val="en-US"/>
        </w:rPr>
        <w:t xml:space="preserve">. Indeed, </w:t>
      </w:r>
      <w:r w:rsidRPr="00D01ED8">
        <w:rPr>
          <w:rFonts w:ascii="Times New Roman" w:eastAsia="Times New Roman" w:hAnsi="Times New Roman" w:cs="Times New Roman"/>
          <w:color w:val="222222"/>
          <w:sz w:val="20"/>
          <w:szCs w:val="20"/>
          <w:lang w:val="en" w:eastAsia="fr-CH"/>
        </w:rPr>
        <w:t>a recent meta-analysis showed a decrease of, respectively, 27% and 19%, in 30-day and 1-year mortality after initiating an orthogeriatric program in patients with recent hip fractures</w:t>
      </w:r>
      <w:r w:rsidRPr="00D01ED8">
        <w:rPr>
          <w:rFonts w:ascii="Times New Roman" w:hAnsi="Times New Roman" w:cs="Times New Roman"/>
          <w:b/>
          <w:bCs/>
          <w:color w:val="E6001A"/>
          <w:sz w:val="20"/>
          <w:szCs w:val="20"/>
          <w:lang w:val="en-US"/>
        </w:rPr>
        <w:t xml:space="preserve"> </w:t>
      </w:r>
      <w:r w:rsidR="00A65897">
        <w:rPr>
          <w:rFonts w:ascii="Times New Roman" w:hAnsi="Times New Roman" w:cs="Times New Roman"/>
          <w:bCs/>
          <w:sz w:val="20"/>
          <w:szCs w:val="20"/>
          <w:lang w:val="en-US"/>
        </w:rPr>
        <w:fldChar w:fldCharType="begin">
          <w:fldData xml:space="preserve">PEVuZE5vdGU+PENpdGU+PEF1dGhvcj5IYXdsZXk8L0F1dGhvcj48WWVhcj4yMDE2PC9ZZWFyPjxS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IzNi00MjwvcGFnZXM+PHZvbHVtZT40NTwvdm9s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</w:fldData>
        </w:fldChar>
      </w:r>
      <w:r w:rsidR="00A65897">
        <w:rPr>
          <w:rFonts w:ascii="Times New Roman" w:hAnsi="Times New Roman" w:cs="Times New Roman"/>
          <w:bCs/>
          <w:sz w:val="20"/>
          <w:szCs w:val="20"/>
          <w:lang w:val="en-US"/>
        </w:rPr>
        <w:instrText xml:space="preserve"> ADDIN EN.CITE </w:instrText>
      </w:r>
      <w:r w:rsidR="00A65897">
        <w:rPr>
          <w:rFonts w:ascii="Times New Roman" w:hAnsi="Times New Roman" w:cs="Times New Roman"/>
          <w:bCs/>
          <w:sz w:val="20"/>
          <w:szCs w:val="20"/>
          <w:lang w:val="en-US"/>
        </w:rPr>
        <w:fldChar w:fldCharType="begin">
          <w:fldData xml:space="preserve">PEVuZE5vdGU+PENpdGU+PEF1dGhvcj5IYXdsZXk8L0F1dGhvcj48WWVhcj4yMDE2PC9ZZWFyPjxS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</w:fldData>
        </w:fldChar>
      </w:r>
      <w:r w:rsidR="00A65897">
        <w:rPr>
          <w:rFonts w:ascii="Times New Roman" w:hAnsi="Times New Roman" w:cs="Times New Roman"/>
          <w:bCs/>
          <w:sz w:val="20"/>
          <w:szCs w:val="20"/>
          <w:lang w:val="en-US"/>
        </w:rPr>
        <w:instrText xml:space="preserve"> ADDIN EN.CITE.DATA </w:instrText>
      </w:r>
      <w:r w:rsidR="00A65897">
        <w:rPr>
          <w:rFonts w:ascii="Times New Roman" w:hAnsi="Times New Roman" w:cs="Times New Roman"/>
          <w:bCs/>
          <w:sz w:val="20"/>
          <w:szCs w:val="20"/>
          <w:lang w:val="en-US"/>
        </w:rPr>
      </w:r>
      <w:r w:rsidR="00A65897">
        <w:rPr>
          <w:rFonts w:ascii="Times New Roman" w:hAnsi="Times New Roman" w:cs="Times New Roman"/>
          <w:bCs/>
          <w:sz w:val="20"/>
          <w:szCs w:val="20"/>
          <w:lang w:val="en-US"/>
        </w:rPr>
        <w:fldChar w:fldCharType="end"/>
      </w:r>
      <w:r w:rsidR="00A65897">
        <w:rPr>
          <w:rFonts w:ascii="Times New Roman" w:hAnsi="Times New Roman" w:cs="Times New Roman"/>
          <w:bCs/>
          <w:sz w:val="20"/>
          <w:szCs w:val="20"/>
          <w:lang w:val="en-US"/>
        </w:rPr>
      </w:r>
      <w:r w:rsidR="00A65897">
        <w:rPr>
          <w:rFonts w:ascii="Times New Roman" w:hAnsi="Times New Roman" w:cs="Times New Roman"/>
          <w:bCs/>
          <w:sz w:val="20"/>
          <w:szCs w:val="20"/>
          <w:lang w:val="en-US"/>
        </w:rPr>
        <w:fldChar w:fldCharType="separate"/>
      </w:r>
      <w:r w:rsidR="00A65897">
        <w:rPr>
          <w:rFonts w:ascii="Times New Roman" w:hAnsi="Times New Roman" w:cs="Times New Roman"/>
          <w:bCs/>
          <w:noProof/>
          <w:sz w:val="20"/>
          <w:szCs w:val="20"/>
          <w:lang w:val="en-US"/>
        </w:rPr>
        <w:t>[84]</w:t>
      </w:r>
      <w:r w:rsidR="00A65897">
        <w:rPr>
          <w:rFonts w:ascii="Times New Roman" w:hAnsi="Times New Roman" w:cs="Times New Roman"/>
          <w:bCs/>
          <w:sz w:val="20"/>
          <w:szCs w:val="20"/>
          <w:lang w:val="en-US"/>
        </w:rPr>
        <w:fldChar w:fldCharType="end"/>
      </w:r>
      <w:r w:rsidRPr="00D01ED8">
        <w:rPr>
          <w:rFonts w:ascii="Times New Roman" w:hAnsi="Times New Roman" w:cs="Times New Roman"/>
          <w:bCs/>
          <w:sz w:val="20"/>
          <w:szCs w:val="20"/>
          <w:lang w:val="en-US"/>
        </w:rPr>
        <w:t>.</w:t>
      </w:r>
      <w:r w:rsidRPr="00D01ED8">
        <w:rPr>
          <w:rFonts w:ascii="Times New Roman" w:hAnsi="Times New Roman" w:cs="Times New Roman"/>
          <w:iCs/>
          <w:sz w:val="20"/>
          <w:szCs w:val="20"/>
          <w:lang w:val="en-US"/>
        </w:rPr>
        <w:t xml:space="preserve"> In addition, </w:t>
      </w:r>
      <w:r w:rsidRPr="00D01ED8">
        <w:rPr>
          <w:rFonts w:ascii="Times New Roman" w:hAnsi="Times New Roman" w:cs="Times New Roman"/>
          <w:color w:val="222222"/>
          <w:sz w:val="20"/>
          <w:szCs w:val="20"/>
          <w:lang w:val="en"/>
        </w:rPr>
        <w:t xml:space="preserve">a decrease in complications such as confusion states, urinary tract infections, pressure ulcers, cardiac decompensations and thromboembolic events was observed in patients with recent hip fracture who underwent a joint orthogeriatric management either  in retrospective studies </w:t>
      </w:r>
      <w:r w:rsidR="00A65897">
        <w:rPr>
          <w:rFonts w:ascii="Times New Roman" w:hAnsi="Times New Roman" w:cs="Times New Roman"/>
          <w:color w:val="222222"/>
          <w:sz w:val="20"/>
          <w:szCs w:val="20"/>
          <w:lang w:val="en"/>
        </w:rPr>
        <w:fldChar w:fldCharType="begin">
          <w:fldData xml:space="preserve">PEVuZE5vdGU+PENpdGU+PEF1dGhvcj5GcmllZG1hbjwvQXV0aG9yPjxZZWFyPjIwMDk8L1llYXI+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MTcxMi03PC9wYWdlcz48dm9sdW1lPjE2OTwvdm9sdW1l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GcmllZG1hbjwvQXV0aG9yPjxZZWFyPjIwMDk8L1llYXI+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MTcxMi03PC9wYWdlcz48dm9sdW1lPjE2OTwvdm9sdW1l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85]</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before / after</w:t>
      </w:r>
      <w:r w:rsidRPr="00D01ED8">
        <w:rPr>
          <w:rFonts w:ascii="Times New Roman" w:hAnsi="Times New Roman" w:cs="Times New Roman"/>
          <w:sz w:val="20"/>
          <w:szCs w:val="20"/>
          <w:lang w:val="en-US"/>
        </w:rPr>
        <w:t xml:space="preserve"> implementation </w:t>
      </w:r>
      <w:r w:rsidR="00A65897">
        <w:rPr>
          <w:rFonts w:ascii="Times New Roman" w:hAnsi="Times New Roman" w:cs="Times New Roman"/>
          <w:color w:val="222222"/>
          <w:sz w:val="20"/>
          <w:szCs w:val="20"/>
          <w:lang w:val="en"/>
        </w:rPr>
        <w:fldChar w:fldCharType="begin">
          <w:fldData xml:space="preserve">PEVuZE5vdGU+PENpdGU+PEF1dGhvcj5Bc3RyYW5kPC9BdXRob3I+PFllYXI+MjAxMjwvWWVhcj48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Bc3RyYW5kPC9BdXRob3I+PFllYXI+MjAxMjwvWWVhcj48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86]</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and in a meta-analysis</w:t>
      </w:r>
      <w:r w:rsidRPr="00D01ED8">
        <w:rPr>
          <w:rFonts w:ascii="Times New Roman" w:hAnsi="Times New Roman" w:cs="Times New Roman"/>
          <w:sz w:val="20"/>
          <w:szCs w:val="20"/>
          <w:lang w:val="en-US"/>
        </w:rPr>
        <w:t xml:space="preserve"> </w:t>
      </w:r>
      <w:r w:rsidR="00A65897">
        <w:rPr>
          <w:rFonts w:ascii="Times New Roman" w:hAnsi="Times New Roman" w:cs="Times New Roman"/>
          <w:color w:val="222222"/>
          <w:sz w:val="20"/>
          <w:szCs w:val="20"/>
          <w:lang w:val="en"/>
        </w:rPr>
        <w:fldChar w:fldCharType="begin">
          <w:fldData xml:space="preserve">PEVuZE5vdGU+PENpdGU+PEF1dGhvcj5OZXVtYW48L0F1dGhvcj48WWVhcj4yMDA5PC9ZZWFyPjxS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IwNDYtNTQ8L3Bh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OZXVtYW48L0F1dGhvcj48WWVhcj4yMDA5PC9ZZWFyPjxS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IwNDYtNTQ8L3Bh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87]</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w:t>
      </w:r>
      <w:r w:rsidRPr="00D01ED8">
        <w:rPr>
          <w:rFonts w:ascii="Times New Roman" w:hAnsi="Times New Roman" w:cs="Times New Roman"/>
          <w:iCs/>
          <w:sz w:val="20"/>
          <w:szCs w:val="20"/>
          <w:lang w:val="en-US"/>
        </w:rPr>
        <w:t xml:space="preserve"> Functionality </w:t>
      </w:r>
      <w:r w:rsidRPr="00D01ED8">
        <w:rPr>
          <w:rFonts w:ascii="Times New Roman" w:hAnsi="Times New Roman" w:cs="Times New Roman"/>
          <w:color w:val="222222"/>
          <w:sz w:val="20"/>
          <w:szCs w:val="20"/>
          <w:lang w:val="en"/>
        </w:rPr>
        <w:t>in the first three months after a hip fracture</w:t>
      </w:r>
      <w:r w:rsidRPr="00D01ED8">
        <w:rPr>
          <w:rFonts w:ascii="Times New Roman" w:hAnsi="Times New Roman" w:cs="Times New Roman"/>
          <w:iCs/>
          <w:sz w:val="20"/>
          <w:szCs w:val="20"/>
          <w:lang w:val="en-US"/>
        </w:rPr>
        <w:t xml:space="preserve"> was also significantly improved thanks to orthogeriatric co-management </w:t>
      </w:r>
      <w:r w:rsidRPr="00D01ED8">
        <w:rPr>
          <w:rFonts w:ascii="Times New Roman" w:hAnsi="Times New Roman" w:cs="Times New Roman"/>
          <w:color w:val="222222"/>
          <w:sz w:val="20"/>
          <w:szCs w:val="20"/>
          <w:lang w:val="en"/>
        </w:rPr>
        <w:t xml:space="preserve">in three studies including two randomized studies </w:t>
      </w:r>
      <w:r w:rsidR="00A65897">
        <w:rPr>
          <w:rFonts w:ascii="Times New Roman" w:hAnsi="Times New Roman" w:cs="Times New Roman"/>
          <w:color w:val="222222"/>
          <w:sz w:val="20"/>
          <w:szCs w:val="20"/>
          <w:lang w:val="en"/>
        </w:rPr>
        <w:fldChar w:fldCharType="begin">
          <w:fldData xml:space="preserve">PEVuZE5vdGU+PENpdGU+PEF1dGhvcj5BZHVuc2t5PC9BdXRob3I+PFllYXI+MjAxMTwvWWVhcj48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QzOS00NDwvcGFnZXM+PHZvbHVtZT4xMjwv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OTItNzwvcGFnZXM+PHZvbHVtZT42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BZHVuc2t5PC9BdXRob3I+PFllYXI+MjAxMTwvWWVhcj48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QzOS00NDwvcGFnZXM+PHZvbHVtZT4xMjwv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OTItNzwvcGFnZXM+PHZvbHVtZT42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88-90]</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w:t>
      </w:r>
      <w:r w:rsidRPr="00D01ED8">
        <w:rPr>
          <w:rFonts w:ascii="Times New Roman" w:hAnsi="Times New Roman" w:cs="Times New Roman"/>
          <w:iCs/>
          <w:sz w:val="20"/>
          <w:szCs w:val="20"/>
          <w:lang w:val="en-US"/>
        </w:rPr>
        <w:t xml:space="preserve"> </w:t>
      </w:r>
      <w:r w:rsidRPr="00D01ED8">
        <w:rPr>
          <w:rFonts w:ascii="Times New Roman" w:hAnsi="Times New Roman" w:cs="Times New Roman"/>
          <w:color w:val="222222"/>
          <w:sz w:val="20"/>
          <w:szCs w:val="20"/>
          <w:lang w:val="en"/>
        </w:rPr>
        <w:t xml:space="preserve">In another recent randomized study in non-institutionalized patients aged 70 years and over and able to walk at least 10 meters before their hip fracture, the SPPB (short physical performance battery) score, as well as the Barthel index were better in patients of the co-management group not only during the first weeks but also at 4 and 12 months </w:t>
      </w:r>
      <w:r w:rsidR="00A65897">
        <w:rPr>
          <w:rFonts w:ascii="Times New Roman" w:hAnsi="Times New Roman" w:cs="Times New Roman"/>
          <w:color w:val="222222"/>
          <w:sz w:val="20"/>
          <w:szCs w:val="20"/>
          <w:lang w:val="en"/>
        </w:rPr>
        <w:fldChar w:fldCharType="begin">
          <w:fldData xml:space="preserve">PEVuZE5vdGU+PENpdGU+PEF1dGhvcj5QcmVzdG1vPC9BdXRob3I+PFllYXI+MjAxNTwvWWVhcj48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jIzLTMzPC9wYWdlcz48dm9sdW1lPjM4NTwvdm9sdW1lPjxudW1iZXI+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==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QcmVzdG1vPC9BdXRob3I+PFllYXI+MjAxNTwvWWVhcj48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jIzLTMzPC9wYWdlcz48dm9sdW1lPjM4NTwvdm9sdW1lPjxudW1iZXI+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==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91]</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w:t>
      </w:r>
    </w:p>
    <w:p w:rsidR="00B83840" w:rsidRPr="00D01ED8" w:rsidRDefault="00B83840" w:rsidP="00B83840">
      <w:pPr>
        <w:pStyle w:val="NoSpacing"/>
        <w:spacing w:line="360" w:lineRule="auto"/>
        <w:jc w:val="both"/>
        <w:rPr>
          <w:rFonts w:ascii="Times New Roman" w:hAnsi="Times New Roman" w:cs="Times New Roman"/>
          <w:b/>
          <w:color w:val="222222"/>
          <w:sz w:val="20"/>
          <w:szCs w:val="20"/>
          <w:lang w:val="en"/>
        </w:rPr>
      </w:pPr>
    </w:p>
    <w:p w:rsidR="00B83840" w:rsidRPr="00D01ED8" w:rsidRDefault="00B83840" w:rsidP="00B83840">
      <w:pPr>
        <w:pStyle w:val="NoSpacing"/>
        <w:spacing w:line="360" w:lineRule="auto"/>
        <w:jc w:val="both"/>
        <w:rPr>
          <w:rFonts w:ascii="Times New Roman" w:hAnsi="Times New Roman" w:cs="Times New Roman"/>
          <w:b/>
          <w:sz w:val="20"/>
          <w:szCs w:val="20"/>
          <w:lang w:val="en"/>
        </w:rPr>
      </w:pPr>
      <w:r w:rsidRPr="00D01ED8">
        <w:rPr>
          <w:rFonts w:ascii="Times New Roman" w:hAnsi="Times New Roman" w:cs="Times New Roman"/>
          <w:b/>
          <w:color w:val="222222"/>
          <w:sz w:val="20"/>
          <w:szCs w:val="20"/>
          <w:lang w:val="en"/>
        </w:rPr>
        <w:t xml:space="preserve">Vitamin D and the </w:t>
      </w:r>
      <w:r w:rsidRPr="00D01ED8">
        <w:rPr>
          <w:rFonts w:ascii="Times New Roman" w:hAnsi="Times New Roman" w:cs="Times New Roman"/>
          <w:b/>
          <w:sz w:val="20"/>
          <w:szCs w:val="20"/>
          <w:lang w:val="en-US"/>
        </w:rPr>
        <w:t>musculoskeletal system</w:t>
      </w:r>
    </w:p>
    <w:p w:rsidR="00B83840" w:rsidRPr="00D01ED8" w:rsidRDefault="00B83840" w:rsidP="00B83840">
      <w:pPr>
        <w:pStyle w:val="NoSpacing"/>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Vitamin D pl</w:t>
      </w:r>
      <w:r w:rsidR="008B2CC6" w:rsidRPr="00D01ED8">
        <w:rPr>
          <w:rFonts w:ascii="Times New Roman" w:hAnsi="Times New Roman" w:cs="Times New Roman"/>
          <w:sz w:val="20"/>
          <w:szCs w:val="20"/>
          <w:lang w:val="en-US"/>
        </w:rPr>
        <w:t>ays an important role in orthop</w:t>
      </w:r>
      <w:r w:rsidRPr="00D01ED8">
        <w:rPr>
          <w:rFonts w:ascii="Times New Roman" w:hAnsi="Times New Roman" w:cs="Times New Roman"/>
          <w:sz w:val="20"/>
          <w:szCs w:val="20"/>
          <w:lang w:val="en-US"/>
        </w:rPr>
        <w:t xml:space="preserve">edic surgery </w:t>
      </w:r>
      <w:r w:rsidR="00A65897">
        <w:rPr>
          <w:rFonts w:ascii="Times New Roman" w:hAnsi="Times New Roman" w:cs="Times New Roman"/>
          <w:sz w:val="20"/>
          <w:szCs w:val="20"/>
          <w:lang w:val="en-US"/>
        </w:rPr>
        <w:fldChar w:fldCharType="begin">
          <w:fldData xml:space="preserve">PEVuZE5vdGU+PENpdGU+PEF1dGhvcj5Nb29uPC9BdXRob3I+PFllYXI+MjAxOTwvWWVhcj48UmVj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b29uPC9BdXRob3I+PFllYXI+MjAxOTwvWWVhcj48UmVj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Low vitamin D levels in patients undergoing total hip replacement have been associated with lower pre-and-postoperative Harris hip score </w:t>
      </w:r>
      <w:r w:rsidR="00A65897">
        <w:rPr>
          <w:rFonts w:ascii="Times New Roman" w:hAnsi="Times New Roman" w:cs="Times New Roman"/>
          <w:sz w:val="20"/>
          <w:szCs w:val="20"/>
          <w:lang w:val="en-US"/>
        </w:rPr>
        <w:fldChar w:fldCharType="begin">
          <w:fldData xml:space="preserve">PEVuZE5vdGU+PENpdGU+PEF1dGhvcj5OYXdhYmk8L0F1dGhvcj48WWVhcj4yMDEwPC9ZZWFyPjxS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Dk2LTk8L3BhZ2VzPjx2b2x1bWU+OTI8L3ZvbHVtZT48bnVtYmVyPjQ8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OYXdhYmk8L0F1dGhvcj48WWVhcj4yMDEwPC9ZZWFyPjxS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Dk2LTk8L3BhZ2VzPjx2b2x1bWU+OTI8L3ZvbHVtZT48bnVtYmVyPjQ8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crease of postoperative complications, including periprosthetic joint infection </w:t>
      </w:r>
      <w:r w:rsidR="00A65897">
        <w:rPr>
          <w:rFonts w:ascii="Times New Roman" w:hAnsi="Times New Roman" w:cs="Times New Roman"/>
          <w:sz w:val="20"/>
          <w:szCs w:val="20"/>
          <w:lang w:val="en-US"/>
        </w:rPr>
        <w:fldChar w:fldCharType="begin">
          <w:fldData xml:space="preserve">PEVuZE5vdGU+PENpdGU+PEF1dGhvcj5NYWllcjwvQXV0aG9yPjxZZWFyPjIwMTQ8L1llYXI+PFJl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WllcjwvQXV0aG9yPjxZZWFyPjIwMTQ8L1llYXI+PFJl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s well as longer hospital stays </w:t>
      </w:r>
      <w:r w:rsidR="00A65897">
        <w:rPr>
          <w:rFonts w:ascii="Times New Roman" w:hAnsi="Times New Roman" w:cs="Times New Roman"/>
          <w:sz w:val="20"/>
          <w:szCs w:val="20"/>
          <w:lang w:val="en-US"/>
        </w:rPr>
        <w:fldChar w:fldCharType="begin">
          <w:fldData xml:space="preserve">PEVuZE5vdGU+PENpdGU+PEF1dGhvcj5NYWllcjwvQXV0aG9yPjxZZWFyPjIwMTY8L1llYXI+PFJl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WllcjwvQXV0aG9yPjxZZWFyPjIwMTY8L1llYXI+PFJl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evere vitamin D deficiency </w:t>
      </w:r>
      <w:r w:rsidR="005D4132">
        <w:rPr>
          <w:rFonts w:ascii="Times New Roman" w:hAnsi="Times New Roman" w:cs="Times New Roman"/>
          <w:sz w:val="20"/>
          <w:szCs w:val="20"/>
          <w:lang w:val="en-US"/>
        </w:rPr>
        <w:t xml:space="preserve">is causing </w:t>
      </w:r>
      <w:r w:rsidRPr="00D01ED8">
        <w:rPr>
          <w:rFonts w:ascii="Times New Roman" w:hAnsi="Times New Roman" w:cs="Times New Roman"/>
          <w:sz w:val="20"/>
          <w:szCs w:val="20"/>
          <w:lang w:val="en-US"/>
        </w:rPr>
        <w:t xml:space="preserve">muscle pain and weakness as well as gait impairment </w:t>
      </w:r>
      <w:r w:rsidR="00A65897">
        <w:rPr>
          <w:rFonts w:ascii="Times New Roman" w:hAnsi="Times New Roman" w:cs="Times New Roman"/>
          <w:sz w:val="20"/>
          <w:szCs w:val="20"/>
          <w:lang w:val="en-US"/>
        </w:rPr>
        <w:fldChar w:fldCharType="begin">
          <w:fldData xml:space="preserve">PEVuZE5vdGU+PENpdGU+PEF1dGhvcj5Ib2xpY2s8L0F1dGhvcj48WWVhcj4yMDA4PC9ZZWFyPjxS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DgwUy02UzwvcGFnZXM+PHZvbHVtZT44Nzwvdm9sdW1lPjxudW1i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Ib2xpY2s8L0F1dGhvcj48WWVhcj4yMDA4PC9ZZWFyPjxS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DgwUy02UzwvcGFnZXM+PHZvbHVtZT44Nzwvdm9sdW1lPjxudW1i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cross-sectional study in adults, serum 25(OH)D level on admission to acute rehabilitation unit was inversely associated with non-specific musculoskeletal pain </w:t>
      </w:r>
      <w:r w:rsidR="00A65897">
        <w:rPr>
          <w:rFonts w:ascii="Times New Roman" w:hAnsi="Times New Roman" w:cs="Times New Roman"/>
          <w:sz w:val="20"/>
          <w:szCs w:val="20"/>
          <w:lang w:val="en-US"/>
        </w:rPr>
        <w:fldChar w:fldCharType="begin">
          <w:fldData xml:space="preserve">PEVuZE5vdGU+PENpdGU+PEF1dGhvcj5NYXRvc3NpYW4tTW90bGV5PC9BdXRob3I+PFllYXI+MjAx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NYXRvc3NpYW4tTW90bGV5PC9BdXRob3I+PFllYXI+MjAx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Vitamin D deficiency has been associated with proximal muscle weakness, increase in body sway and an increased risk of falling </w:t>
      </w:r>
      <w:r w:rsidR="00A65897">
        <w:rPr>
          <w:rFonts w:ascii="Times New Roman" w:hAnsi="Times New Roman" w:cs="Times New Roman"/>
          <w:sz w:val="20"/>
          <w:szCs w:val="20"/>
          <w:lang w:val="en-US"/>
        </w:rPr>
        <w:fldChar w:fldCharType="begin">
          <w:fldData xml:space="preserve">PEVuZE5vdGU+PENpdGU+PEF1dGhvcj5CaXNjaG9mZi1GZXJyYXJpPC9BdXRob3I+PFllYXI+MjAw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xlbGVjdHJv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jM0LTk8L3BhZ2VzPjx2b2x1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a2V5d29yZHM+PGtleXdvcmQ+QWJzb3JwdGlv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CaXNjaG9mZi1GZXJyYXJpPC9BdXRob3I+PFllYXI+MjAw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xlbGVjdHJv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jM0LTk8L3BhZ2VzPjx2b2x1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2Ni03MjwvcGFnZXM+PHZvbHVtZT44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 95, 9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In a prospective observational study in inpatients with hip fractures, 25(OH)D</w:t>
      </w:r>
      <w:r w:rsidRPr="00D01ED8">
        <w:rPr>
          <w:rFonts w:ascii="Times New Roman" w:hAnsi="Times New Roman" w:cs="Times New Roman"/>
          <w:sz w:val="20"/>
          <w:szCs w:val="20"/>
          <w:vertAlign w:val="subscript"/>
          <w:lang w:val="en-US"/>
        </w:rPr>
        <w:t>3</w:t>
      </w:r>
      <w:r w:rsidRPr="00D01ED8">
        <w:rPr>
          <w:rFonts w:ascii="Times New Roman" w:hAnsi="Times New Roman" w:cs="Times New Roman"/>
          <w:sz w:val="20"/>
          <w:szCs w:val="20"/>
          <w:lang w:val="en-US"/>
        </w:rPr>
        <w:t xml:space="preserve"> below 30 nmol/l (12 ng/ml) was associated with worse functional recovery (Barthel index) than those between 30-50 nmol/l (12-20ng/ml), that were in turn associated with a worse recovery than those between 50-75 nmol/l (20-29 ng/ml), but with no further advantages with serum 25(OH)D above 75 nmol/l (30 ng/ml) </w:t>
      </w:r>
      <w:r w:rsidR="00A65897">
        <w:rPr>
          <w:rFonts w:ascii="Times New Roman" w:hAnsi="Times New Roman" w:cs="Times New Roman"/>
          <w:sz w:val="20"/>
          <w:szCs w:val="20"/>
          <w:lang w:val="en-US"/>
        </w:rPr>
        <w:fldChar w:fldCharType="begin">
          <w:fldData xml:space="preserve">PEVuZE5vdGU+PENpdGU+PEF1dGhvcj5EaSBNb25hY288L0F1dGhvcj48WWVhcj4yMDE5PC9ZZWFy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EaSBNb25hY288L0F1dGhvcj48WWVhcj4yMDE5PC9ZZWFy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w:t>
      </w:r>
      <w:r w:rsidRPr="00D01ED8">
        <w:rPr>
          <w:rFonts w:ascii="Times New Roman" w:hAnsi="Times New Roman" w:cs="Times New Roman"/>
          <w:i/>
          <w:sz w:val="20"/>
          <w:szCs w:val="20"/>
          <w:lang w:val="en-US"/>
        </w:rPr>
        <w:t xml:space="preserve"> </w:t>
      </w:r>
      <w:r w:rsidRPr="00D01ED8">
        <w:rPr>
          <w:rFonts w:ascii="Times New Roman" w:hAnsi="Times New Roman" w:cs="Times New Roman"/>
          <w:sz w:val="20"/>
          <w:szCs w:val="20"/>
          <w:lang w:val="en-US"/>
        </w:rPr>
        <w:t xml:space="preserve">Vitamin D sufficiency may play an important role in lower extremity function one year after hip fractures </w:t>
      </w:r>
      <w:r w:rsidR="00A65897">
        <w:rPr>
          <w:rFonts w:ascii="Times New Roman" w:hAnsi="Times New Roman" w:cs="Times New Roman"/>
          <w:sz w:val="20"/>
          <w:szCs w:val="20"/>
          <w:lang w:val="en-US"/>
        </w:rPr>
        <w:fldChar w:fldCharType="begin">
          <w:fldData xml:space="preserve">PEVuZE5vdGU+PENpdGU+PEF1dGhvcj5MZUJvZmY8L0F1dGhvcj48WWVhcj4yMDA4PC9ZZWFyPjxS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yODMtOTA8L3BhZ2VzPjx2b2x1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MZUJvZmY8L0F1dGhvcj48WWVhcj4yMDA4PC9ZZWFyPjxS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yODMtOTA8L3BhZ2VzPjx2b2x1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meta-analysis of 11 observational studies bringing together 39’141 participants, an increase in serum 25(OH)D of 10 ng/ml (25 nmol/l) was associated with a risk reduction of 20% for hip fractures and of 7% for any fracture </w:t>
      </w:r>
      <w:r w:rsidR="00A65897">
        <w:rPr>
          <w:rFonts w:ascii="Times New Roman" w:hAnsi="Times New Roman" w:cs="Times New Roman"/>
          <w:sz w:val="20"/>
          <w:szCs w:val="20"/>
          <w:lang w:val="en-US"/>
        </w:rPr>
        <w:fldChar w:fldCharType="begin">
          <w:fldData xml:space="preserve">PEVuZE5vdGU+PENpdGU+PEF1dGhvcj5ZYW88L0F1dGhvcj48WWVhcj4yMDE5PC9ZZWFyPjxSZWNO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DovL3d3dy5uY2JpLm5sbS5uaWgu
Z292L3B1Ym1lZC8zMTg2MDEwMzwvdXJsPjwvcmVsYXRlZC11cmxzPjwvdXJscz48Y3VzdG9tMj42
OTkxMjE5PC9jdXN0b20yPjxlbGVjdHJvbmljLXJlc291cmNlLW51bT4xMC4xMDAxL2phbWFuZXR3
b3Jrb3Blbi4yMDE5LjE3Nzg5PC9lbGVjdHJvbmljLXJlc291cmNlLW51bT48L3JlY29yZD48L0Np
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ZYW88L0F1dGhvcj48WWVhcj4yMDE5PC9ZZWFyPjxSZWNO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9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p>
    <w:p w:rsidR="00EE5A38" w:rsidRDefault="00EE5A38" w:rsidP="00B83840">
      <w:pPr>
        <w:pStyle w:val="NoSpacing"/>
        <w:spacing w:line="360" w:lineRule="auto"/>
        <w:jc w:val="both"/>
        <w:rPr>
          <w:rFonts w:ascii="Times New Roman" w:hAnsi="Times New Roman" w:cs="Times New Roman"/>
          <w:b/>
          <w:sz w:val="20"/>
          <w:szCs w:val="20"/>
          <w:lang w:val="en-US"/>
        </w:rPr>
      </w:pPr>
    </w:p>
    <w:p w:rsidR="00B83840" w:rsidRPr="00D01ED8" w:rsidRDefault="00B83840" w:rsidP="00B83840">
      <w:pPr>
        <w:pStyle w:val="NoSpacing"/>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Vitamin D supplementation</w:t>
      </w:r>
    </w:p>
    <w:p w:rsidR="00B83840" w:rsidRPr="00D01ED8" w:rsidRDefault="00B83840" w:rsidP="006078F6">
      <w:pPr>
        <w:autoSpaceDE w:val="0"/>
        <w:autoSpaceDN w:val="0"/>
        <w:adjustRightInd w:val="0"/>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ESCEO recommends a 50 nmol/L (i.e. 20 ng/mL) as the minimal serum 25(OH)D concentration at the population level and</w:t>
      </w:r>
      <w:r w:rsidR="005D4132">
        <w:rPr>
          <w:rFonts w:ascii="Times New Roman" w:hAnsi="Times New Roman" w:cs="Times New Roman"/>
          <w:sz w:val="20"/>
          <w:szCs w:val="20"/>
          <w:lang w:val="en-US"/>
        </w:rPr>
        <w:t xml:space="preserve"> 75 nmol/l</w:t>
      </w:r>
      <w:r w:rsidRPr="00D01ED8">
        <w:rPr>
          <w:rFonts w:ascii="Times New Roman" w:hAnsi="Times New Roman" w:cs="Times New Roman"/>
          <w:sz w:val="20"/>
          <w:szCs w:val="20"/>
          <w:lang w:val="en-US"/>
        </w:rPr>
        <w:t xml:space="preserve"> in patients with osteoporosis to ensure optimal bone health </w:t>
      </w:r>
      <w:r w:rsidR="00A65897">
        <w:rPr>
          <w:rFonts w:ascii="Times New Roman" w:hAnsi="Times New Roman" w:cs="Times New Roman"/>
          <w:sz w:val="20"/>
          <w:szCs w:val="20"/>
          <w:lang w:val="en-US"/>
        </w:rPr>
        <w:fldChar w:fldCharType="begin">
          <w:fldData xml:space="preserve">PEVuZE5vdGU+PENpdGU+PEF1dGhvcj5SaXp6b2xpPC9BdXRob3I+PFllYXI+MjAxNDwvWWVhcj48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aXp6b2xpPC9BdXRob3I+PFllYXI+MjAxNDwvWWVhcj48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For vitamin D supplementation, ESCEO maintains its recommendation at a dosage of 800 IU/day </w:t>
      </w:r>
      <w:r w:rsidR="00A65897">
        <w:rPr>
          <w:rFonts w:ascii="Times New Roman" w:hAnsi="Times New Roman" w:cs="Times New Roman"/>
          <w:sz w:val="20"/>
          <w:szCs w:val="20"/>
          <w:lang w:val="en-US"/>
        </w:rPr>
        <w:fldChar w:fldCharType="begin">
          <w:fldData xml:space="preserve">PEVuZE5vdGU+PENpdGU+PEF1dGhvcj5SaXp6b2xpPC9BdXRob3I+PFllYXI+MjAxMzwvWWVhcj48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aXp6b2xpPC9BdXRob3I+PFllYXI+MjAxMzwvWWVhcj48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0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hich is in line with the majority of current vitamin D recommendations in Europe for women older than 50 years </w:t>
      </w:r>
      <w:r w:rsidR="00A65897">
        <w:rPr>
          <w:rFonts w:ascii="Times New Roman" w:hAnsi="Times New Roman" w:cs="Times New Roman"/>
          <w:sz w:val="20"/>
          <w:szCs w:val="20"/>
          <w:lang w:val="en-US"/>
        </w:rPr>
        <w:fldChar w:fldCharType="begin">
          <w:fldData xml:space="preserve">PEVuZE5vdGU+PENpdGU+PEF1dGhvcj5SaXp6b2xpPC9BdXRob3I+PFllYXI+MjAxMzwvWWVhcj48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MjQxLTY8L3BhZ2VzPjx2b2x1bWU+NjA8L3ZvbHVtZT48bnVtYmVy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No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aXp6b2xpPC9BdXRob3I+PFllYXI+MjAxMzwvWWVhcj48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No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00-10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s well as those of the  Institute of Medicine (IOM) /Endocrine Society </w:t>
      </w:r>
      <w:r w:rsidR="00A65897">
        <w:rPr>
          <w:rFonts w:ascii="Times New Roman" w:hAnsi="Times New Roman" w:cs="Times New Roman"/>
          <w:sz w:val="20"/>
          <w:szCs w:val="20"/>
          <w:lang w:val="en-US"/>
        </w:rPr>
        <w:fldChar w:fldCharType="begin">
          <w:fldData xml:space="preserve">PEVuZE5vdGU+PENpdGU+PEF1dGhvcj5Sb3NzPC9BdXRob3I+PFllYXI+MjAxMTwvWWVhcj48UmVj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UzLTg8L3Bh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OTExLTMwPC9wYWdlcz48dm9sdW1lPjk2PC92b2x1bWU+PG51bWJlcj43PC9udW1iZXI+PGtl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b3NzPC9BdXRob3I+PFllYXI+MjAxMTwvWWVhcj48UmVj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UzLTg8L3Bh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OTExLTMwPC9wYWdlcz48dm9sdW1lPjk2PC92b2x1bWU+PG51bWJlcj43PC9udW1iZXI+PGtl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06, 107]</w:t>
      </w:r>
      <w:r w:rsidR="00A65897">
        <w:rPr>
          <w:rFonts w:ascii="Times New Roman" w:hAnsi="Times New Roman" w:cs="Times New Roman"/>
          <w:sz w:val="20"/>
          <w:szCs w:val="20"/>
          <w:lang w:val="en-US"/>
        </w:rPr>
        <w:fldChar w:fldCharType="end"/>
      </w:r>
      <w:r w:rsidR="006078F6">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and International Osteoporosis </w:t>
      </w:r>
      <w:r w:rsidRPr="006078F6">
        <w:rPr>
          <w:rFonts w:ascii="Times New Roman" w:hAnsi="Times New Roman" w:cs="Times New Roman"/>
          <w:spacing w:val="-14"/>
          <w:sz w:val="20"/>
          <w:szCs w:val="20"/>
          <w:lang w:val="en-US"/>
        </w:rPr>
        <w:t xml:space="preserve">Foundation (IOF) </w:t>
      </w:r>
      <w:r w:rsidR="00A65897">
        <w:rPr>
          <w:rFonts w:ascii="Times New Roman" w:hAnsi="Times New Roman" w:cs="Times New Roman"/>
          <w:spacing w:val="-14"/>
          <w:sz w:val="20"/>
          <w:szCs w:val="20"/>
          <w:lang w:val="en-US"/>
        </w:rPr>
        <w:fldChar w:fldCharType="begin">
          <w:fldData xml:space="preserve">PEVuZE5vdGU+PENpdGU+PEF1dGhvcj5EYXdzb24tSHVnaGVzPC9BdXRob3I+PFllYXI+MjAxMDwv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E1MS00PC9wYWdlcz48dm9sdW1lPjIxPC92b2x1bWU+PG51bWJlcj43PC9u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</w:fldData>
        </w:fldChar>
      </w:r>
      <w:r w:rsidR="00A65897">
        <w:rPr>
          <w:rFonts w:ascii="Times New Roman" w:hAnsi="Times New Roman" w:cs="Times New Roman"/>
          <w:spacing w:val="-14"/>
          <w:sz w:val="20"/>
          <w:szCs w:val="20"/>
          <w:lang w:val="en-US"/>
        </w:rPr>
        <w:instrText xml:space="preserve"> ADDIN EN.CITE </w:instrText>
      </w:r>
      <w:r w:rsidR="00A65897">
        <w:rPr>
          <w:rFonts w:ascii="Times New Roman" w:hAnsi="Times New Roman" w:cs="Times New Roman"/>
          <w:spacing w:val="-14"/>
          <w:sz w:val="20"/>
          <w:szCs w:val="20"/>
          <w:lang w:val="en-US"/>
        </w:rPr>
        <w:fldChar w:fldCharType="begin">
          <w:fldData xml:space="preserve">PEVuZE5vdGU+PENpdGU+PEF1dGhvcj5EYXdzb24tSHVnaGVzPC9BdXRob3I+PFllYXI+MjAxMDwv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E1MS00PC9wYWdlcz48dm9sdW1lPjIxPC92b2x1bWU+PG51bWJlcj43PC9u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</w:fldData>
        </w:fldChar>
      </w:r>
      <w:r w:rsidR="00A65897">
        <w:rPr>
          <w:rFonts w:ascii="Times New Roman" w:hAnsi="Times New Roman" w:cs="Times New Roman"/>
          <w:spacing w:val="-14"/>
          <w:sz w:val="20"/>
          <w:szCs w:val="20"/>
          <w:lang w:val="en-US"/>
        </w:rPr>
        <w:instrText xml:space="preserve"> ADDIN EN.CITE.DATA </w:instrText>
      </w:r>
      <w:r w:rsidR="00A65897">
        <w:rPr>
          <w:rFonts w:ascii="Times New Roman" w:hAnsi="Times New Roman" w:cs="Times New Roman"/>
          <w:spacing w:val="-14"/>
          <w:sz w:val="20"/>
          <w:szCs w:val="20"/>
          <w:lang w:val="en-US"/>
        </w:rPr>
      </w:r>
      <w:r w:rsidR="00A65897">
        <w:rPr>
          <w:rFonts w:ascii="Times New Roman" w:hAnsi="Times New Roman" w:cs="Times New Roman"/>
          <w:spacing w:val="-14"/>
          <w:sz w:val="20"/>
          <w:szCs w:val="20"/>
          <w:lang w:val="en-US"/>
        </w:rPr>
        <w:fldChar w:fldCharType="end"/>
      </w:r>
      <w:r w:rsidR="00A65897">
        <w:rPr>
          <w:rFonts w:ascii="Times New Roman" w:hAnsi="Times New Roman" w:cs="Times New Roman"/>
          <w:spacing w:val="-14"/>
          <w:sz w:val="20"/>
          <w:szCs w:val="20"/>
          <w:lang w:val="en-US"/>
        </w:rPr>
      </w:r>
      <w:r w:rsidR="00A65897">
        <w:rPr>
          <w:rFonts w:ascii="Times New Roman" w:hAnsi="Times New Roman" w:cs="Times New Roman"/>
          <w:spacing w:val="-14"/>
          <w:sz w:val="20"/>
          <w:szCs w:val="20"/>
          <w:lang w:val="en-US"/>
        </w:rPr>
        <w:fldChar w:fldCharType="separate"/>
      </w:r>
      <w:r w:rsidR="00A65897">
        <w:rPr>
          <w:rFonts w:ascii="Times New Roman" w:hAnsi="Times New Roman" w:cs="Times New Roman"/>
          <w:noProof/>
          <w:spacing w:val="-14"/>
          <w:sz w:val="20"/>
          <w:szCs w:val="20"/>
          <w:lang w:val="en-US"/>
        </w:rPr>
        <w:t>[108]</w:t>
      </w:r>
      <w:r w:rsidR="00A65897">
        <w:rPr>
          <w:rFonts w:ascii="Times New Roman" w:hAnsi="Times New Roman" w:cs="Times New Roman"/>
          <w:spacing w:val="-14"/>
          <w:sz w:val="20"/>
          <w:szCs w:val="20"/>
          <w:lang w:val="en-US"/>
        </w:rPr>
        <w:fldChar w:fldCharType="end"/>
      </w:r>
      <w:r w:rsidRPr="006078F6">
        <w:rPr>
          <w:rFonts w:ascii="Times New Roman" w:hAnsi="Times New Roman" w:cs="Times New Roman"/>
          <w:spacing w:val="-14"/>
          <w:sz w:val="20"/>
          <w:szCs w:val="20"/>
          <w:lang w:val="en-US"/>
        </w:rPr>
        <w:t xml:space="preserve"> (</w:t>
      </w:r>
      <w:r w:rsidR="006078F6" w:rsidRPr="006078F6">
        <w:rPr>
          <w:rFonts w:ascii="Times New Roman" w:hAnsi="Times New Roman" w:cs="Times New Roman"/>
          <w:b/>
          <w:spacing w:val="-14"/>
          <w:sz w:val="20"/>
          <w:szCs w:val="20"/>
          <w:lang w:val="en-US"/>
        </w:rPr>
        <w:t xml:space="preserve">Table </w:t>
      </w:r>
      <w:r w:rsidRPr="006078F6">
        <w:rPr>
          <w:rFonts w:ascii="Times New Roman" w:hAnsi="Times New Roman" w:cs="Times New Roman"/>
          <w:b/>
          <w:spacing w:val="-14"/>
          <w:sz w:val="20"/>
          <w:szCs w:val="20"/>
          <w:lang w:val="en-US"/>
        </w:rPr>
        <w:t>2</w:t>
      </w:r>
      <w:r w:rsidRPr="006078F6">
        <w:rPr>
          <w:rFonts w:ascii="Times New Roman" w:hAnsi="Times New Roman" w:cs="Times New Roman"/>
          <w:spacing w:val="-14"/>
          <w:sz w:val="20"/>
          <w:szCs w:val="20"/>
          <w:lang w:val="en-US"/>
        </w:rPr>
        <w:t>)</w:t>
      </w:r>
      <w:r w:rsidRPr="00D01ED8">
        <w:rPr>
          <w:rFonts w:ascii="Times New Roman" w:hAnsi="Times New Roman" w:cs="Times New Roman"/>
          <w:sz w:val="20"/>
          <w:szCs w:val="20"/>
          <w:lang w:val="en-US"/>
        </w:rPr>
        <w:t xml:space="preserve">. Patients with symptomatic deficiency or those requiring treatment prior to receiving a potent antiresorptive agent may receive beforehand a </w:t>
      </w:r>
      <w:r w:rsidR="005D4132">
        <w:rPr>
          <w:rFonts w:ascii="Times New Roman" w:hAnsi="Times New Roman" w:cs="Times New Roman"/>
          <w:sz w:val="20"/>
          <w:szCs w:val="20"/>
          <w:lang w:val="en-US"/>
        </w:rPr>
        <w:t xml:space="preserve">single </w:t>
      </w:r>
      <w:r w:rsidRPr="00D01ED8">
        <w:rPr>
          <w:rFonts w:ascii="Times New Roman" w:hAnsi="Times New Roman" w:cs="Times New Roman"/>
          <w:sz w:val="20"/>
          <w:szCs w:val="20"/>
          <w:lang w:val="en-US"/>
        </w:rPr>
        <w:t xml:space="preserve">loading dose of 300,000 IU, </w:t>
      </w:r>
      <w:r w:rsidR="005D4132">
        <w:rPr>
          <w:rFonts w:ascii="Times New Roman" w:hAnsi="Times New Roman" w:cs="Times New Roman"/>
          <w:sz w:val="20"/>
          <w:szCs w:val="20"/>
          <w:lang w:val="en-US"/>
        </w:rPr>
        <w:t>or</w:t>
      </w:r>
      <w:r w:rsidRPr="00D01ED8">
        <w:rPr>
          <w:rFonts w:ascii="Times New Roman" w:hAnsi="Times New Roman" w:cs="Times New Roman"/>
          <w:sz w:val="20"/>
          <w:szCs w:val="20"/>
          <w:lang w:val="en-US"/>
        </w:rPr>
        <w:t xml:space="preserve"> 50,000 IU/week over 6 weeks, followed by maintenance doses of 800-</w:t>
      </w:r>
      <w:r w:rsidR="005D4132">
        <w:rPr>
          <w:rFonts w:ascii="Times New Roman" w:hAnsi="Times New Roman" w:cs="Times New Roman"/>
          <w:sz w:val="20"/>
          <w:szCs w:val="20"/>
          <w:lang w:val="en-US"/>
        </w:rPr>
        <w:t>1’</w:t>
      </w:r>
      <w:r w:rsidRPr="00D01ED8">
        <w:rPr>
          <w:rFonts w:ascii="Times New Roman" w:hAnsi="Times New Roman" w:cs="Times New Roman"/>
          <w:sz w:val="20"/>
          <w:szCs w:val="20"/>
          <w:lang w:val="en-US"/>
        </w:rPr>
        <w:t xml:space="preserve">000 UI daily to maintain appropriate vitamin D levels </w: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MsIDEwOV08L0Rpc3BsYXlUZXh0Pjxy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1My02MzwvcGFnZXM+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MsIDEwOV08L0Rpc3BsYXlUZXh0Pjxy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1My02MzwvcGFnZXM+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3, 10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When vitamin D is co-prescribed with an oral antiresorptive agent, the maintenance dose of 800-</w:t>
      </w:r>
      <w:r w:rsidR="005D4132">
        <w:rPr>
          <w:rFonts w:ascii="Times New Roman" w:hAnsi="Times New Roman" w:cs="Times New Roman"/>
          <w:sz w:val="20"/>
          <w:szCs w:val="20"/>
          <w:lang w:val="en-US"/>
        </w:rPr>
        <w:t>1’</w:t>
      </w:r>
      <w:r w:rsidRPr="00D01ED8">
        <w:rPr>
          <w:rFonts w:ascii="Times New Roman" w:hAnsi="Times New Roman" w:cs="Times New Roman"/>
          <w:sz w:val="20"/>
          <w:szCs w:val="20"/>
          <w:lang w:val="en-US"/>
        </w:rPr>
        <w:t xml:space="preserve">000 IU can be started </w: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NdPC9EaXNwbGF5VGV4dD48cmVjb3Jk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U5Mi01PC9wYWdlcz48dm9sdW1lPjQzPC92b2x1bWU+PG51bWJlcj41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Bc3ByYXk8L0F1dGhvcj48WWVhcj4yMDE0PC9ZZWFyPjxS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5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but may increase to 2</w:t>
      </w:r>
      <w:r w:rsidR="005D4132">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000 IU/day in conditions of </w:t>
      </w:r>
      <w:r w:rsidR="005D4132">
        <w:rPr>
          <w:rFonts w:ascii="Times New Roman" w:hAnsi="Times New Roman" w:cs="Times New Roman"/>
          <w:sz w:val="20"/>
          <w:szCs w:val="20"/>
          <w:lang w:val="en-US"/>
        </w:rPr>
        <w:t xml:space="preserve">severe </w:t>
      </w:r>
      <w:r w:rsidRPr="00D01ED8">
        <w:rPr>
          <w:rFonts w:ascii="Times New Roman" w:hAnsi="Times New Roman" w:cs="Times New Roman"/>
          <w:sz w:val="20"/>
          <w:szCs w:val="20"/>
          <w:lang w:val="en-US"/>
        </w:rPr>
        <w:t xml:space="preserve">vitamin D </w:t>
      </w:r>
      <w:r w:rsidR="005D4132">
        <w:rPr>
          <w:rFonts w:ascii="Times New Roman" w:hAnsi="Times New Roman" w:cs="Times New Roman"/>
          <w:sz w:val="20"/>
          <w:szCs w:val="20"/>
          <w:lang w:val="en-US"/>
        </w:rPr>
        <w:t>def</w:t>
      </w:r>
      <w:r w:rsidR="005D4132" w:rsidRPr="00D01ED8">
        <w:rPr>
          <w:rFonts w:ascii="Times New Roman" w:hAnsi="Times New Roman" w:cs="Times New Roman"/>
          <w:sz w:val="20"/>
          <w:szCs w:val="20"/>
          <w:lang w:val="en-US"/>
        </w:rPr>
        <w:t>iciency</w:t>
      </w:r>
      <w:r w:rsidR="005F1056">
        <w:rPr>
          <w:rFonts w:ascii="Times New Roman" w:hAnsi="Times New Roman" w:cs="Times New Roman"/>
          <w:sz w:val="20"/>
          <w:szCs w:val="20"/>
          <w:lang w:val="en-US"/>
        </w:rPr>
        <w:t>, renal fai</w:t>
      </w:r>
      <w:r w:rsidR="00552F3A">
        <w:rPr>
          <w:rFonts w:ascii="Times New Roman" w:hAnsi="Times New Roman" w:cs="Times New Roman"/>
          <w:sz w:val="20"/>
          <w:szCs w:val="20"/>
          <w:lang w:val="en-US"/>
        </w:rPr>
        <w:t>lure</w:t>
      </w:r>
      <w:r w:rsidR="005D4132" w:rsidRPr="00D01ED8">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 xml:space="preserve">or obesity </w:t>
      </w:r>
      <w:r w:rsidR="00A65897">
        <w:rPr>
          <w:rFonts w:ascii="Times New Roman" w:hAnsi="Times New Roman" w:cs="Times New Roman"/>
          <w:sz w:val="20"/>
          <w:szCs w:val="20"/>
          <w:lang w:val="en-US"/>
        </w:rPr>
        <w:fldChar w:fldCharType="begin">
          <w:fldData xml:space="preserve">PEVuZE5vdGU+PENpdGU+PEF1dGhvcj5SZXNtaW5pPC9BdXRob3I+PFllYXI+MjAxMzwvWWVhcj48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UtNzwvcGFn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ZXNtaW5pPC9BdXRob3I+PFllYXI+MjAxMzwvWWVhcj48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UtNzwvcGFn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r w:rsidR="00552F3A">
        <w:rPr>
          <w:rFonts w:ascii="Times New Roman" w:hAnsi="Times New Roman" w:cs="Times New Roman"/>
          <w:sz w:val="20"/>
          <w:szCs w:val="20"/>
          <w:lang w:val="en-US"/>
        </w:rPr>
        <w:t xml:space="preserve">In case of important comorbidities, a consultation with a metabolic bone disease specialist may be indicated. </w:t>
      </w:r>
      <w:r w:rsidRPr="00D01ED8">
        <w:rPr>
          <w:rFonts w:ascii="Times New Roman" w:hAnsi="Times New Roman" w:cs="Times New Roman"/>
          <w:sz w:val="20"/>
          <w:szCs w:val="20"/>
          <w:lang w:val="en-US"/>
        </w:rPr>
        <w:t xml:space="preserve">On the other hand, in patients with baseline serum 25(OH)D around 50 nmol/l a randomized study after acute hip fracture has shown no advantage of loading doses over daily supplementation to reach a target therapeutic threshold of 75nmol/l </w:t>
      </w:r>
      <w:r w:rsidR="00A65897">
        <w:rPr>
          <w:rFonts w:ascii="Times New Roman" w:hAnsi="Times New Roman" w:cs="Times New Roman"/>
          <w:sz w:val="20"/>
          <w:szCs w:val="20"/>
          <w:lang w:val="en-US"/>
        </w:rPr>
        <w:fldChar w:fldCharType="begin">
          <w:fldData xml:space="preserve">PEVuZE5vdGU+PENpdGU+PEF1dGhvcj5QYXBhaW9hbm5vdTwvQXV0aG9yPjxZZWFyPjIwMTE8L1ll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TM1PC9wYWdlcz48dm9s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QYXBhaW9hbm5vdTwvQXV0aG9yPjxZZWFyPjIwMTE8L1ll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TM1PC9wYWdlcz48dm9s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4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Oral cholecalciferol (D3) is generally the recommended form </w:t>
      </w:r>
      <w:r w:rsidR="00A65897">
        <w:rPr>
          <w:rFonts w:ascii="Times New Roman" w:hAnsi="Times New Roman" w:cs="Times New Roman"/>
          <w:sz w:val="20"/>
          <w:szCs w:val="20"/>
          <w:lang w:val="en-US"/>
        </w:rPr>
        <w:fldChar w:fldCharType="begin">
          <w:fldData xml:space="preserve">PEVuZE5vdGU+PENpdGU+PEF1dGhvcj5Ucmlwa292aWM8L0F1dGhvcj48WWVhcj4yMDEyPC9ZZWFy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zU3LTY0PC9wYWdlcz48dm9sdW1lPjk1PC92b2x1bWU+PG51bWJl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Ucmlwa292aWM8L0F1dGhvcj48WWVhcj4yMDEyPC9ZZWFy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zU3LTY0PC9wYWdlcz48dm9sdW1lPjk1PC92b2x1bWU+PG51bWJl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If only one loading dose is considered, no more than 100</w:t>
      </w:r>
      <w:r w:rsidR="005D4132">
        <w:rPr>
          <w:rFonts w:ascii="Times New Roman" w:hAnsi="Times New Roman" w:cs="Times New Roman"/>
          <w:sz w:val="20"/>
          <w:szCs w:val="20"/>
          <w:lang w:val="en-US"/>
        </w:rPr>
        <w:t>’</w:t>
      </w:r>
      <w:r w:rsidRPr="00D01ED8">
        <w:rPr>
          <w:rFonts w:ascii="Times New Roman" w:hAnsi="Times New Roman" w:cs="Times New Roman"/>
          <w:sz w:val="20"/>
          <w:szCs w:val="20"/>
          <w:lang w:val="en-US"/>
        </w:rPr>
        <w:t xml:space="preserve">000 IU should be prescribed since a higher rate of falls and fractures has been described in several studies using higher doses in older participants </w:t>
      </w:r>
      <w:r w:rsidR="00A65897">
        <w:rPr>
          <w:rFonts w:ascii="Times New Roman" w:hAnsi="Times New Roman" w:cs="Times New Roman"/>
          <w:sz w:val="20"/>
          <w:szCs w:val="20"/>
          <w:lang w:val="en-US"/>
        </w:rPr>
        <w:fldChar w:fldCharType="begin">
          <w:fldData xml:space="preserve">PEVuZE5vdGU+PENpdGU+PEF1dGhvcj5TbWl0aDwvQXV0aG9yPjxZZWFyPjIwMDc8L1llYXI+PFJl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Tgx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wYWdlcz4x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bWl0aDwvQXV0aG9yPjxZZWFyPjIwMDc8L1llYXI+PFJl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Tgx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wYWdlcz4x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2-11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 systematic review has evaluated the effectiveness of combined exercise training and vitamin D supplementation on musculoskeletal health in older adults, and has concluded to an additive effect of resistance exercise and vitamin D supplementation on muscle strength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Antoniak&lt;/Author&gt;&lt;Year&gt;2017&lt;/Year&gt;&lt;RecNum&gt;770&lt;/RecNum&gt;&lt;DisplayText&gt;[116]&lt;/DisplayText&gt;&lt;record&gt;&lt;rec-number&gt;770&lt;/rec-number&gt;&lt;foreign-keys&gt;&lt;key app="EN" db-id="09vtwsrpxf2vale90auvtstyvvrr5vpwzdx0" timestamp="1601653959"&gt;770&lt;/key&gt;&lt;/foreign-keys&gt;&lt;ref-type name="Journal Article"&gt;17&lt;/ref-type&gt;&lt;contributors&gt;&lt;authors&gt;&lt;author&gt;Antoniak, A. E.&lt;/author&gt;&lt;author&gt;Greig, C. A.&lt;/author&gt;&lt;/authors&gt;&lt;/contributors&gt;&lt;auth-address&gt;School of Sport, Exercise and Rehabilitation Sciences, University of Birmingham, Birmingham, UK.&amp;#xD;MRC-Arthritis Research UK Centre for Musculoskeletal Ageing Research, Birmingham, UK.&lt;/auth-address&gt;&lt;titles&gt;&lt;title&gt;The effect of combined resistance exercise training and vitamin D3 supplementation on musculoskeletal health and function in older adults: a systematic review and meta-analysi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4619&lt;/pages&gt;&lt;volume&gt;7&lt;/volume&gt;&lt;number&gt;7&lt;/number&gt;&lt;keywords&gt;&lt;keyword&gt;Aged&lt;/keyword&gt;&lt;keyword&gt;Body Composition&lt;/keyword&gt;&lt;keyword&gt;Cholecalciferol/*therapeutic use&lt;/keyword&gt;&lt;keyword&gt;*Dietary Supplements&lt;/keyword&gt;&lt;keyword&gt;Humans&lt;/keyword&gt;&lt;keyword&gt;Muscle Strength&lt;/keyword&gt;&lt;keyword&gt;Quality of Life&lt;/keyword&gt;&lt;keyword&gt;Randomized Controlled Trials as Topic&lt;/keyword&gt;&lt;keyword&gt;*Resistance Training&lt;/keyword&gt;&lt;keyword&gt;Sarcopenia/*rehabilitation&lt;/keyword&gt;&lt;keyword&gt;Vitamin D/blood&lt;/keyword&gt;&lt;keyword&gt;Vitamins/*therapeutic use&lt;/keyword&gt;&lt;/keywords&gt;&lt;dates&gt;&lt;year&gt;2017&lt;/year&gt;&lt;pub-dates&gt;&lt;date&gt;Jul 20&lt;/date&gt;&lt;/pub-dates&gt;&lt;/dates&gt;&lt;isbn&gt;2044-6055 (Electronic)&amp;#xD;2044-6055 (Linking)&lt;/isbn&gt;&lt;accession-num&gt;28729308&lt;/accession-num&gt;&lt;urls&gt;&lt;related-urls&gt;&lt;url&gt;http://www.ncbi.nlm.nih.gov/pubmed/28729308&lt;/url&gt;&lt;/related-urls&gt;&lt;/urls&gt;&lt;custom2&gt;5541589&lt;/custom2&gt;&lt;electronic-resource-num&gt;10.1136/bmjopen-2016-014619&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However, no additional benefit beyond exercise was shown for other functional variables such as short physical performance battery and the time</w:t>
      </w:r>
      <w:r w:rsidR="00B20B55">
        <w:rPr>
          <w:rFonts w:ascii="Times New Roman" w:hAnsi="Times New Roman" w:cs="Times New Roman"/>
          <w:sz w:val="20"/>
          <w:szCs w:val="20"/>
          <w:lang w:val="en-US"/>
        </w:rPr>
        <w:t>d</w:t>
      </w:r>
      <w:r w:rsidRPr="00D01ED8">
        <w:rPr>
          <w:rFonts w:ascii="Times New Roman" w:hAnsi="Times New Roman" w:cs="Times New Roman"/>
          <w:sz w:val="20"/>
          <w:szCs w:val="20"/>
          <w:lang w:val="en-US"/>
        </w:rPr>
        <w:t xml:space="preserve"> up and go test. </w:t>
      </w:r>
    </w:p>
    <w:p w:rsidR="00B83840" w:rsidRPr="00D01ED8" w:rsidRDefault="00B83840" w:rsidP="00B83840">
      <w:pPr>
        <w:pStyle w:val="NoSpacing"/>
        <w:spacing w:line="360" w:lineRule="auto"/>
        <w:jc w:val="both"/>
        <w:rPr>
          <w:rFonts w:ascii="Times New Roman" w:hAnsi="Times New Roman" w:cs="Times New Roman"/>
          <w:i/>
          <w:sz w:val="20"/>
          <w:szCs w:val="20"/>
          <w:lang w:val="en-US"/>
        </w:rPr>
      </w:pPr>
      <w:r w:rsidRPr="00D01ED8">
        <w:rPr>
          <w:rFonts w:ascii="Times New Roman" w:hAnsi="Times New Roman" w:cs="Times New Roman"/>
          <w:i/>
          <w:sz w:val="20"/>
          <w:szCs w:val="20"/>
          <w:lang w:val="en-US"/>
        </w:rPr>
        <w:t xml:space="preserve">Adequate vitamin D status is necessary for the functional recovery process. For patients with hip fracture a co-management by an orthopedist and a geriatrician has demonstrated significant benefits by decreasing medical complications and mortality, and improving functional independence. </w:t>
      </w:r>
    </w:p>
    <w:p w:rsidR="00B83840" w:rsidRPr="00D01ED8" w:rsidRDefault="00B83840" w:rsidP="00B83840">
      <w:pPr>
        <w:spacing w:after="0" w:line="360" w:lineRule="auto"/>
        <w:jc w:val="both"/>
        <w:rPr>
          <w:rFonts w:ascii="Times New Roman" w:hAnsi="Times New Roman" w:cs="Times New Roman"/>
          <w:b/>
          <w:sz w:val="20"/>
          <w:szCs w:val="20"/>
          <w:lang w:val="en-US"/>
        </w:rPr>
      </w:pPr>
    </w:p>
    <w:p w:rsidR="00B83840" w:rsidRPr="00D01ED8" w:rsidRDefault="00B83840" w:rsidP="00EE5A38">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 xml:space="preserve">Fracture Liaison Service: A need for an optimal management of the Vitamin D deficiency in patients with fragility fracture </w:t>
      </w:r>
    </w:p>
    <w:p w:rsidR="00B83840" w:rsidRPr="00D01ED8" w:rsidRDefault="00B83840" w:rsidP="00EE5A38">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 xml:space="preserve">Fracture Liaison Service (FLS) </w:t>
      </w:r>
    </w:p>
    <w:p w:rsidR="00B83840" w:rsidRPr="00D01ED8" w:rsidRDefault="00B83840" w:rsidP="00B83840">
      <w:pPr>
        <w:spacing w:after="0" w:line="360" w:lineRule="auto"/>
        <w:jc w:val="both"/>
        <w:rPr>
          <w:rFonts w:ascii="Times New Roman" w:hAnsi="Times New Roman" w:cs="Times New Roman"/>
          <w:b/>
          <w:sz w:val="20"/>
          <w:szCs w:val="20"/>
          <w:lang w:val="en-US"/>
        </w:rPr>
      </w:pPr>
      <w:r w:rsidRPr="00D01ED8">
        <w:rPr>
          <w:rFonts w:ascii="Times New Roman" w:hAnsi="Times New Roman" w:cs="Times New Roman"/>
          <w:sz w:val="20"/>
          <w:szCs w:val="20"/>
          <w:lang w:val="en-US"/>
        </w:rPr>
        <w:t xml:space="preserve">Fracture Liaison Service started in the late 1990s to address the growing problem of bone fragility </w:t>
      </w:r>
      <w:r w:rsidR="00A65897">
        <w:rPr>
          <w:rFonts w:ascii="Times New Roman" w:hAnsi="Times New Roman" w:cs="Times New Roman"/>
          <w:sz w:val="20"/>
          <w:szCs w:val="20"/>
          <w:lang w:val="en-US"/>
        </w:rPr>
        <w:fldChar w:fldCharType="begin">
          <w:fldData xml:space="preserve">PEVuZE5vdGU+PENpdGU+PEF1dGhvcj5DaGV2YWxsZXk8L0F1dGhvcj48WWVhcj4yMDAyPC9ZZWFy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Q1MC01PC9wYWdlcz48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DaGV2YWxsZXk8L0F1dGhvcj48WWVhcj4yMDAyPC9ZZWFy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Q1MC01PC9wYWdlcz48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deed, following fragility fractures, there is at least a two-fold risk of refracture </w:t>
      </w:r>
      <w:r w:rsidR="00A65897">
        <w:rPr>
          <w:rFonts w:ascii="Times New Roman" w:hAnsi="Times New Roman" w:cs="Times New Roman"/>
          <w:sz w:val="20"/>
          <w:szCs w:val="20"/>
          <w:lang w:val="en-US"/>
        </w:rPr>
        <w:fldChar w:fldCharType="begin">
          <w:fldData xml:space="preserve">PEVuZE5vdGU+PENpdGU+PEF1dGhvcj5LbG90emJ1ZWNoZXI8L0F1dGhvcj48WWVhcj4yMDAwPC9Z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NzIxLTM5PC9wYWdlcz48dm9sdW1lPjE1PC92b2x1bWU+PG51bWJlcj40PC9udW1iZXI+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M3NS04Mjwv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LbG90emJ1ZWNoZXI8L0F1dGhvcj48WWVhcj4yMDAwPC9Z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NzIxLTM5PC9wYWdlcz48dm9sdW1lPjE1PC92b2x1bWU+PG51bWJlcj40PC9udW1iZXI+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M3NS04Mjwv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18, 11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and this risk can even be multiplied by 4 times after initial vertebral fracture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Lindsay&lt;/Author&gt;&lt;Year&gt;2001&lt;/Year&gt;&lt;RecNum&gt;51&lt;/RecNum&gt;&lt;DisplayText&gt;[120]&lt;/DisplayText&gt;&lt;record&gt;&lt;rec-number&gt;51&lt;/rec-number&gt;&lt;foreign-keys&gt;&lt;key app="EN" db-id="09vtwsrpxf2vale90auvtstyvvrr5vpwzdx0" timestamp="0"&gt;51&lt;/key&gt;&lt;/foreign-keys&gt;&lt;ref-type name="Journal Article"&gt;17&lt;/ref-type&gt;&lt;contributors&gt;&lt;authors&gt;&lt;author&gt;Lindsay, R.&lt;/author&gt;&lt;author&gt;Silverman, S. L.&lt;/author&gt;&lt;author&gt;Cooper, C.&lt;/author&gt;&lt;author&gt;Hanley, D. A.&lt;/author&gt;&lt;author&gt;Barton, I.&lt;/author&gt;&lt;author&gt;Broy, S. B.&lt;/author&gt;&lt;author&gt;Licata, A.&lt;/author&gt;&lt;author&gt;Benhamou, L.&lt;/author&gt;&lt;author&gt;Geusens, P.&lt;/author&gt;&lt;author&gt;Flowers, K.&lt;/author&gt;&lt;author&gt;Stracke, H.&lt;/author&gt;&lt;author&gt;Seeman, E.&lt;/author&gt;&lt;/authors&gt;&lt;/contributors&gt;&lt;auth-address&gt;Helen Hayes Hospital, Route 9W, West Haverstraw, NY 10993, USA. lindsayr@helenhayeshosp.org&lt;/auth-address&gt;&lt;titles&gt;&lt;title&gt;Risk of new vertebral fracture in the year following a fracture&lt;/title&gt;&lt;secondary-title&gt;JAMA&lt;/secondary-title&gt;&lt;alt-title&gt;Jama&lt;/alt-title&gt;&lt;/titles&gt;&lt;periodical&gt;&lt;full-title&gt;JAMA&lt;/full-title&gt;&lt;abbr-1&gt;Jama&lt;/abbr-1&gt;&lt;/periodical&gt;&lt;alt-periodical&gt;&lt;full-title&gt;JAMA&lt;/full-title&gt;&lt;abbr-1&gt;Jama&lt;/abbr-1&gt;&lt;/alt-periodical&gt;&lt;pages&gt;320-3&lt;/pages&gt;&lt;volume&gt;285&lt;/volume&gt;&lt;number&gt;3&lt;/number&gt;&lt;keywords&gt;&lt;keyword&gt;Aged&lt;/keyword&gt;&lt;keyword&gt;Female&lt;/keyword&gt;&lt;keyword&gt;Humans&lt;/keyword&gt;&lt;keyword&gt;Incidence&lt;/keyword&gt;&lt;keyword&gt;Multicenter Studies as Topic&lt;/keyword&gt;&lt;keyword&gt;Osteoporosis, Postmenopausal/*complications&lt;/keyword&gt;&lt;keyword&gt;Proportional Hazards Models&lt;/keyword&gt;&lt;keyword&gt;Recurrence&lt;/keyword&gt;&lt;keyword&gt;Risk&lt;/keyword&gt;&lt;keyword&gt;Spinal Fractures/*epidemiology/etiology&lt;/keyword&gt;&lt;keyword&gt;Survival Analysis&lt;/keyword&gt;&lt;/keywords&gt;&lt;dates&gt;&lt;year&gt;2001&lt;/year&gt;&lt;pub-dates&gt;&lt;date&gt;Jan 17&lt;/date&gt;&lt;/pub-dates&gt;&lt;/dates&gt;&lt;isbn&gt;0098-7484 (Print)&amp;#xD;0098-7484 (Linking)&lt;/isbn&gt;&lt;accession-num&gt;11176842&lt;/accession-num&gt;&lt;urls&gt;&lt;related-urls&gt;&lt;url&gt;http://www.ncbi.nlm.nih.gov/pubmed/11176842&lt;/url&gt;&lt;/related-urls&gt;&lt;/urls&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2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Furthermore, </w:t>
      </w:r>
      <w:r w:rsidRPr="00D01ED8">
        <w:rPr>
          <w:rFonts w:ascii="Times New Roman" w:hAnsi="Times New Roman" w:cs="Times New Roman"/>
          <w:color w:val="131413"/>
          <w:sz w:val="20"/>
          <w:szCs w:val="20"/>
          <w:lang w:val="en-US"/>
        </w:rPr>
        <w:t xml:space="preserve">the risk of major osteoporotic fracture (MOF) after a first MOF is increased over the whole duration of follow-up, but the imminent risk for the first 2 years is even higher </w:t>
      </w:r>
      <w:r w:rsidRPr="00D01ED8">
        <w:rPr>
          <w:rFonts w:ascii="Times New Roman" w:hAnsi="Times New Roman" w:cs="Times New Roman"/>
          <w:color w:val="222222"/>
          <w:sz w:val="20"/>
          <w:szCs w:val="20"/>
          <w:lang w:val="en"/>
        </w:rPr>
        <w:t xml:space="preserve">justifying the rapid introduction of antiosteoporosis treatment after a fracture </w:t>
      </w:r>
      <w:r w:rsidR="00A65897">
        <w:rPr>
          <w:rFonts w:ascii="Times New Roman" w:hAnsi="Times New Roman" w:cs="Times New Roman"/>
          <w:color w:val="222222"/>
          <w:sz w:val="20"/>
          <w:szCs w:val="20"/>
          <w:lang w:val="en"/>
        </w:rPr>
        <w:fldChar w:fldCharType="begin">
          <w:fldData xml:space="preserve">PEVuZE5vdGU+PENpdGU+PEF1dGhvcj5Kb2hhbnNzb248L0F1dGhvcj48WWVhcj4yMDE3PC9ZZWFy
PjxSZWNOdW0+NjcwPC9SZWNOdW0+PERpc3BsYXlUZXh0PlsxMjFdPC9EaXNwbGF5VGV4dD48cmVj
b3JkPjxyZWMtbnVtYmVyPjY3MDwvcmVjLW51bWJlcj48Zm9yZWlnbi1rZXlzPjxrZXkgYXBwPSJF
TiIgZGItaWQ9IjA5dnR3c3JweGYydmFsZTkwYXV2dHN0eXZ2cnI1dnB3emR4MCIgdGltZXN0YW1w
PSIxNTI5NDg3MDk4Ij42NzA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3NzUtNzgwPC9wYWdl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Kb2hhbnNzb248L0F1dGhvcj48WWVhcj4yMDE3PC9ZZWFy
PjxSZWNOdW0+NjcwPC9SZWNOdW0+PERpc3BsYXlUZXh0PlsxMjFdPC9EaXNwbGF5VGV4dD48cmVj
b3JkPjxyZWMtbnVtYmVyPjY3MDwvcmVjLW51bWJlcj48Zm9yZWlnbi1rZXlzPjxrZXkgYXBwPSJF
TiIgZGItaWQ9IjA5dnR3c3JweGYydmFsZTkwYXV2dHN0eXZ2cnI1dnB3emR4MCIgdGltZXN0YW1w
PSIxNTI5NDg3MDk4Ij42NzA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3NzUtNzgwPC9wYWdl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21]</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Unfortunately, in many instances, diagnosis, evaluation and treatment of osteoporosis, including correction of vitamin D deficiency, are not undertaken after a fragility fracture </w:t>
      </w:r>
      <w:r w:rsidR="00A65897">
        <w:rPr>
          <w:rFonts w:ascii="Times New Roman" w:hAnsi="Times New Roman" w:cs="Times New Roman"/>
          <w:color w:val="222222"/>
          <w:sz w:val="20"/>
          <w:szCs w:val="20"/>
          <w:lang w:val="en"/>
        </w:rPr>
        <w:fldChar w:fldCharType="begin">
          <w:fldData xml:space="preserve">PEVuZE5vdGU+PENpdGU+PEF1dGhvcj5Ub3JnZXJzb248L0F1dGhvcj48WWVhcj4xOTk5PC9ZZWFy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2OTg8L3BhZ2VzPjx2b2x1bWU+MzE4PC92b2x1bWU+PG51bWJlcj43MTk5PC9udW1i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jgxOS0yMjwvcGFnZXM+PHZvbHVtZT4xNjM8L3ZvbHVtZT48bnVtYmVyPjc8L251bWJlcj48a2V5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MzA5LTEyPC9wYWdlcz48dm9sdW1lPjE2MTwv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NjMzPC9wYWdlcz48dm9sdW1lPjE2MTwvdm9sdW1l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MTA2My03MDwvcGFnZXM+PHZvbHVtZT44Mjwvdm9sdW1lPjxudW1iZXI+ODwvbnVtYmVy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E4LTI0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Ub3JnZXJzb248L0F1dGhvcj48WWVhcj4xOTk5PC9ZZWFy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2OTg8L3BhZ2VzPjx2b2x1bWU+MzE4PC92b2x1bWU+PG51bWJlcj43MTk5PC9udW1i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jgxOS0yMjwvcGFnZXM+PHZvbHVtZT4xNjM8L3ZvbHVtZT48bnVtYmVyPjc8L251bWJlcj48a2V5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MzA5LTEyPC9wYWdlcz48dm9sdW1lPjE2MTwv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NjMzPC9wYWdlcz48dm9sdW1lPjE2MTwvdm9sdW1l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MTA2My03MDwvcGFnZXM+PHZvbHVtZT44Mjwvdm9sdW1lPjxudW1iZXI+ODwvbnVtYmVy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E4LTI0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22-127]</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Orthopedic surgeons are well aware of a care gap for patients presenting with a fragility fracture. Indeed, in two surveys, the majority of orthopedic surgeons would prefer to establish a fracture liaison service rather than to pursue a protocol-based approach to address the osteoporosis care gap at their institutions </w:t>
      </w:r>
      <w:r w:rsidR="00A65897">
        <w:rPr>
          <w:rFonts w:ascii="Times New Roman" w:hAnsi="Times New Roman" w:cs="Times New Roman"/>
          <w:color w:val="222222"/>
          <w:sz w:val="20"/>
          <w:szCs w:val="20"/>
          <w:lang w:val="en"/>
        </w:rPr>
        <w:fldChar w:fldCharType="begin">
          <w:fldData xml:space="preserve">PEVuZE5vdGU+PENpdGU+PEF1dGhvcj5CYXJ0b248L0F1dGhvcj48WWVhcj4yMDE5PC9ZZWFyPjxS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=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CYXJ0b248L0F1dGhvcj48WWVhcj4yMDE5PC9ZZWFyPjxS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=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28]</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The goal of an FLS is to ensure a management continuity in patients who sustained a fragility fracture from the time of injury presentation until the transition to the primary care provider through an interdisciplinary team </w:t>
      </w:r>
      <w:r w:rsidR="00A65897">
        <w:rPr>
          <w:rFonts w:ascii="Times New Roman" w:hAnsi="Times New Roman" w:cs="Times New Roman"/>
          <w:color w:val="222222"/>
          <w:sz w:val="20"/>
          <w:szCs w:val="20"/>
          <w:lang w:val="en"/>
        </w:rPr>
        <w:fldChar w:fldCharType="begin">
          <w:fldData xml:space="preserve">PEVuZE5vdGU+PENpdGU+PEF1dGhvcj5DaGV2YWxsZXk8L0F1dGhvcj48WWVhcj4yMDAyPC9ZZWFy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Q1MC01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cGFnZXM+MTAyOC0zNDwvcGFnZXM+PHZvbHVtZT4xNDwvdm9sdW1lPjxudW1iZXI+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2LTUyPC9wYWdlcz48dm9sdW1lPjM1PC92b2x1bWU+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5MS0yOTY8L3BhZ2VzPjx2b2x1bWU+MzE8L3ZvbHVtZT48bnVt
YmVyPjI8L251bWJlcj48ZGF0ZXM+PHllYXI+MjAyMDwveWVhcj48cHViLWRhdGVzPjxkYXRlPkZl
YjwvZGF0ZT48L3B1Yi1kYXRlcz48L2RhdGVzPjxpc2JuPjE0MzMtMjk2NSAoRWxlY3Ryb25pYykm
I3hEOzA5MzctOTQxWCAoTGlua2luZyk8L2lzYm4+PGFjY2Vzc2lvbi1udW0+MzE3MjA3MTA8L2Fj
Y2Vzc2lvbi1udW0+PHVybHM+PHJlbGF0ZWQtdXJscz48dXJsPmh0dHA6Ly93d3cubmNiaS5ubG0u
bmloLmdvdi9wdWJtZWQvMzE3MjA3MTA8L3VybD48L3JlbGF0ZWQtdXJscz48L3VybHM+PGVsZWN0
cm9uaWMtcmVzb3VyY2UtbnVtPjEwLjEwMDcvczAwMTk4LTAxOS0wNTIwNy16PC9lbGVjdHJvbmlj
LXJlc291cmNlLW51bT48L3JlY29yZD48L0NpdGU+PC9FbmROb3RlPgB=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DaGV2YWxsZXk8L0F1dGhvcj48WWVhcj4yMDAyPC9ZZWFy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Q1MC01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cGFnZXM+MTAyOC0zNDwvcGFnZXM+PHZvbHVtZT4xNDwvdm9sdW1lPjxudW1iZXI+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2LTUyPC9wYWdlcz48dm9sdW1lPjM1PC92b2x1bWU+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5MS0yOTY8L3BhZ2VzPjx2b2x1bWU+MzE8L3ZvbHVtZT48bnVt
YmVyPjI8L251bWJlcj48ZGF0ZXM+PHllYXI+MjAyMDwveWVhcj48cHViLWRhdGVzPjxkYXRlPkZl
YjwvZGF0ZT48L3B1Yi1kYXRlcz48L2RhdGVzPjxpc2JuPjE0MzMtMjk2NSAoRWxlY3Ryb25pYykm
I3hEOzA5MzctOTQxWCAoTGlua2luZyk8L2lzYm4+PGFjY2Vzc2lvbi1udW0+MzE3MjA3MTA8L2Fj
Y2Vzc2lvbi1udW0+PHVybHM+PHJlbGF0ZWQtdXJscz48dXJsPmh0dHA6Ly93d3cubmNiaS5ubG0u
bmloLmdvdi9wdWJtZWQvMzE3MjA3MTA8L3VybD48L3JlbGF0ZWQtdXJscz48L3VybHM+PGVsZWN0
cm9uaWMtcmVzb3VyY2UtbnVtPjEwLjEwMDcvczAwMTk4LTAxOS0wNTIwNy16PC9lbGVjdHJvbmlj
LXJlc291cmNlLW51bT48L3JlY29yZD48L0NpdGU+PC9FbmROb3RlPgB=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17, 129-131]</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w:t>
      </w:r>
      <w:r w:rsidR="00A65897">
        <w:rPr>
          <w:rFonts w:ascii="Times New Roman" w:hAnsi="Times New Roman" w:cs="Times New Roman"/>
          <w:sz w:val="20"/>
          <w:szCs w:val="20"/>
          <w:lang w:val="en"/>
        </w:rPr>
        <w:fldChar w:fldCharType="begin">
          <w:fldData xml:space="preserve">PEVuZE5vdGU+PENpdGU+PEF1dGhvcj5NYXJzaDwvQXV0aG9yPjxZZWFyPjIwMTE8L1llYXI+PFJl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DUxLTY1PC9wYWdlcz48dm9sdW1l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NYXJzaDwvQXV0aG9yPjxZZWFyPjIwMTE8L1llYXI+PFJl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DUxLTY1PC9wYWdlcz48dm9sdW1l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132]</w:t>
      </w:r>
      <w:r w:rsidR="00A65897">
        <w:rPr>
          <w:rFonts w:ascii="Times New Roman" w:hAnsi="Times New Roman" w:cs="Times New Roman"/>
          <w:sz w:val="20"/>
          <w:szCs w:val="20"/>
          <w:lang w:val="en"/>
        </w:rPr>
        <w:fldChar w:fldCharType="end"/>
      </w:r>
      <w:r w:rsidRPr="00D01ED8">
        <w:rPr>
          <w:rFonts w:ascii="Times New Roman" w:hAnsi="Times New Roman" w:cs="Times New Roman"/>
          <w:sz w:val="20"/>
          <w:szCs w:val="20"/>
          <w:lang w:val="en"/>
        </w:rPr>
        <w:t>The essential elements of an FLS include identification and assessment of patients with fragility fracture, exercise and education programs including dietary counselling, falls risk assessment</w:t>
      </w:r>
      <w:r w:rsidRPr="00D01ED8">
        <w:rPr>
          <w:rFonts w:ascii="Times New Roman" w:hAnsi="Times New Roman" w:cs="Times New Roman"/>
          <w:color w:val="222222"/>
          <w:sz w:val="20"/>
          <w:szCs w:val="20"/>
          <w:lang w:val="en"/>
        </w:rPr>
        <w:t xml:space="preserve">, initiation of osteoporosis medication including vitamin D repletion, and long-term follow-up and/or transition of care through a comprehensive management plan to primary care provider and a fully integrated FLS database system </w:t>
      </w:r>
      <w:r w:rsidR="00A65897">
        <w:rPr>
          <w:rFonts w:ascii="Times New Roman" w:hAnsi="Times New Roman" w:cs="Times New Roman"/>
          <w:color w:val="222222"/>
          <w:sz w:val="20"/>
          <w:szCs w:val="20"/>
          <w:lang w:val="en"/>
        </w:rPr>
        <w:fldChar w:fldCharType="begin">
          <w:fldData xml:space="preserve">PEVuZE5vdGU+PENpdGU+PEF1dGhvcj5NY0xlbGxhbjwvQXV0aG9yPjxZZWFyPjIwMDM8L1llYXI+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MTAyOC0zNDwvcGFnZXM+PHZvbHVtZT4xNDwvdm9s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WCAoTGlua2luZyk8L2lz
Ym4+PGFjY2Vzc2lvbi1udW0+MTQ2MDA4MDQ8L2FjY2Vzc2lvbi1udW0+PHVybHM+PHJlbGF0ZWQt
dXJscz48dXJsPmh0dHA6Ly93d3cubmNiaS5ubG0ubmloLmdvdi9wdWJtZWQvMTQ2MDA4MDQ8L3Vy
bD48L3JlbGF0ZWQtdXJscz48L3VybHM+PGVsZWN0cm9uaWMtcmVzb3VyY2UtbnVtPjEwLjEwMDcv
czAwMTk4LTAwMy0xNTA3LXo8L2VsZWN0cm9uaWMtcmVzb3VyY2UtbnVtPjwvcmVjb3JkPjwvQ2l0
ZT48L0VuZE5vdGU+AG==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NY0xlbGxhbjwvQXV0aG9yPjxZZWFyPjIwMDM8L1llYXI+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MTAyOC0zNDwvcGFnZXM+PHZvbHVtZT4xNDwvdm9s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WCAoTGlua2luZyk8L2lz
Ym4+PGFjY2Vzc2lvbi1udW0+MTQ2MDA4MDQ8L2FjY2Vzc2lvbi1udW0+PHVybHM+PHJlbGF0ZWQt
dXJscz48dXJsPmh0dHA6Ly93d3cubmNiaS5ubG0ubmloLmdvdi9wdWJtZWQvMTQ2MDA4MDQ8L3Vy
bD48L3JlbGF0ZWQtdXJscz48L3VybHM+PGVsZWN0cm9uaWMtcmVzb3VyY2UtbnVtPjEwLjEwMDcv
czAwMTk4LTAwMy0xNTA3LXo8L2VsZWN0cm9uaWMtcmVzb3VyY2UtbnVtPjwvcmVjb3JkPjwvQ2l0
ZT48L0VuZE5vdGU+AG==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29]</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color w:val="222222"/>
          <w:sz w:val="20"/>
          <w:szCs w:val="20"/>
          <w:lang w:val="en"/>
        </w:rPr>
        <w:t xml:space="preserve">. FLS reduce not only the incidence of subsequent fractures by around 30% </w:t>
      </w:r>
      <w:r w:rsidR="00A65897">
        <w:rPr>
          <w:rFonts w:ascii="Times New Roman" w:hAnsi="Times New Roman" w:cs="Times New Roman"/>
          <w:sz w:val="20"/>
          <w:szCs w:val="20"/>
          <w:lang w:val="en"/>
        </w:rPr>
        <w:fldChar w:fldCharType="begin">
          <w:fldData xml:space="preserve">PEVuZE5vdGU+PENpdGU+PEF1dGhvcj5MaWg8L0F1dGhvcj48WWVhcj4yMDExPC9ZZWFyPjxSZWNO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Q5LTU4PC9wYWdlcz48dm9sdW1lPjIyPC92b2x1bWU+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zMTY1LTMxNzU8L3BhZ2VzPjx2b2x1bWU+Mjc8L3ZvbHVtZT48bnVtYmVyPjExPC9udW1i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a2V5d29yZHM+PGtleXdvcmQ+QWdlZDwva2V5d29yZD48a2V5d29yZD5BZ2VkLCA4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kyLTEwMDwvcGFnZXM+PHZvbHVtZT4xMTE8L3ZvbHVtZT48ZGF0ZXM+PHllYXI+MjAxODwveWVh
cj48cHViLWRhdGVzPjxkYXRlPkp1bjwvZGF0ZT48L3B1Yi1kYXRlcz48L2RhdGVzPjxpc2JuPjE4
NzMtMjc2MyAoRWxlY3Ryb25pYykmI3hEOzE4NzMtMjc2MyAoTGlua2luZyk8L2lzYm4+PGFjY2Vz
c2lvbi1udW0+Mjk1NTUzMDk8L2FjY2Vzc2lvbi1udW0+PHVybHM+PHJlbGF0ZWQtdXJscz48dXJs
Pmh0dHA6Ly93d3cubmNiaS5ubG0ubmloLmdvdi9wdWJtZWQvMjk1NTUzMDk8L3VybD48L3JlbGF0
ZWQtdXJscz48L3VybHM+PGVsZWN0cm9uaWMtcmVzb3VyY2UtbnVtPjEwLjEwMTYvai5ib25lLjIw
MTguMDMuMDE4PC9lbGVjdHJvbmljLXJlc291cmNlLW51bT48L3JlY29yZD48L0NpdGU+PC9FbmRO
b3RlPn==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MaWg8L0F1dGhvcj48WWVhcj4yMDExPC9ZZWFyPjxSZWNO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Q5LTU4PC9wYWdlcz48dm9sdW1lPjIyPC92b2x1bWU+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zMTY1LTMxNzU8L3BhZ2VzPjx2b2x1bWU+Mjc8L3ZvbHVtZT48bnVtYmVyPjExPC9udW1i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3My04Nzk8L3BhZ2VzPjx2b2x1bWU+Mjc8L3ZvbHVtZT48bnVtYmVyPjM8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kyLTEwMDwvcGFnZXM+PHZvbHVtZT4xMTE8L3ZvbHVtZT48ZGF0ZXM+PHllYXI+MjAxODwveWVh
cj48cHViLWRhdGVzPjxkYXRlPkp1bjwvZGF0ZT48L3B1Yi1kYXRlcz48L2RhdGVzPjxpc2JuPjE4
NzMtMjc2MyAoRWxlY3Ryb25pYykmI3hEOzE4NzMtMjc2MyAoTGlua2luZyk8L2lzYm4+PGFjY2Vz
c2lvbi1udW0+Mjk1NTUzMDk8L2FjY2Vzc2lvbi1udW0+PHVybHM+PHJlbGF0ZWQtdXJscz48dXJs
Pmh0dHA6Ly93d3cubmNiaS5ubG0ubmloLmdvdi9wdWJtZWQvMjk1NTUzMDk8L3VybD48L3JlbGF0
ZWQtdXJscz48L3VybHM+PGVsZWN0cm9uaWMtcmVzb3VyY2UtbnVtPjEwLjEwMTYvai5ib25lLjIw
MTguMDMuMDE4PC9lbGVjdHJvbmljLXJlc291cmNlLW51bT48L3JlY29yZD48L0NpdGU+PC9FbmRO
b3RlPn==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86, 133-136]</w:t>
      </w:r>
      <w:r w:rsidR="00A65897">
        <w:rPr>
          <w:rFonts w:ascii="Times New Roman" w:hAnsi="Times New Roman" w:cs="Times New Roman"/>
          <w:sz w:val="20"/>
          <w:szCs w:val="20"/>
          <w:lang w:val="en"/>
        </w:rPr>
        <w:fldChar w:fldCharType="end"/>
      </w:r>
      <w:r w:rsidRPr="00D01ED8">
        <w:rPr>
          <w:rFonts w:ascii="Times New Roman" w:hAnsi="Times New Roman" w:cs="Times New Roman"/>
          <w:color w:val="222222"/>
          <w:sz w:val="20"/>
          <w:szCs w:val="20"/>
          <w:lang w:val="en"/>
        </w:rPr>
        <w:t xml:space="preserve"> by improving prescription </w:t>
      </w:r>
      <w:r w:rsidR="00A65897">
        <w:rPr>
          <w:rFonts w:ascii="Times New Roman" w:hAnsi="Times New Roman" w:cs="Times New Roman"/>
          <w:sz w:val="20"/>
          <w:szCs w:val="20"/>
          <w:lang w:val="en"/>
        </w:rPr>
        <w:fldChar w:fldCharType="begin">
          <w:fldData xml:space="preserve">PEVuZE5vdGU+PENpdGU+PEF1dGhvcj5NaWtpPC9BdXRob3I+PFllYXI+MjAwODwvWWVhcj48UmVj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NaWtpPC9BdXRob3I+PFllYXI+MjAwODwvWWVhcj48UmVj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137]</w:t>
      </w:r>
      <w:r w:rsidR="00A65897">
        <w:rPr>
          <w:rFonts w:ascii="Times New Roman" w:hAnsi="Times New Roman" w:cs="Times New Roman"/>
          <w:sz w:val="20"/>
          <w:szCs w:val="20"/>
          <w:lang w:val="en"/>
        </w:rPr>
        <w:fldChar w:fldCharType="end"/>
      </w:r>
      <w:r w:rsidRPr="00D01ED8">
        <w:rPr>
          <w:rFonts w:ascii="Times New Roman" w:hAnsi="Times New Roman" w:cs="Times New Roman"/>
          <w:color w:val="222222"/>
          <w:sz w:val="20"/>
          <w:szCs w:val="20"/>
          <w:lang w:val="en"/>
        </w:rPr>
        <w:t xml:space="preserve"> and adherence to prevention protocols and antiosteoporosis medication </w:t>
      </w:r>
      <w:r w:rsidR="00A65897">
        <w:rPr>
          <w:rFonts w:ascii="Times New Roman" w:hAnsi="Times New Roman" w:cs="Times New Roman"/>
          <w:sz w:val="20"/>
          <w:szCs w:val="20"/>
          <w:lang w:val="en"/>
        </w:rPr>
        <w:fldChar w:fldCharType="begin">
          <w:fldData xml:space="preserve">PEVuZE5vdGU+PENpdGU+PEF1dGhvcj5Cb3Vkb3U8L0F1dGhvcj48WWVhcj4yMDExPC9ZZWFyPjxS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IwOTktMTA2PC9wYWdlcz48dm9sdW1lPjIyPC92b2x1bWU+PG51bWJl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Cb3Vkb3U8L0F1dGhvcj48WWVhcj4yMDExPC9ZZWFyPjxS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IwOTktMTA2PC9wYWdlcz48dm9sdW1lPjIyPC92b2x1bWU+PG51bWJl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138]</w:t>
      </w:r>
      <w:r w:rsidR="00A65897">
        <w:rPr>
          <w:rFonts w:ascii="Times New Roman" w:hAnsi="Times New Roman" w:cs="Times New Roman"/>
          <w:sz w:val="20"/>
          <w:szCs w:val="20"/>
          <w:lang w:val="en"/>
        </w:rPr>
        <w:fldChar w:fldCharType="end"/>
      </w:r>
      <w:r w:rsidRPr="00D01ED8">
        <w:rPr>
          <w:rFonts w:ascii="Times New Roman" w:hAnsi="Times New Roman" w:cs="Times New Roman"/>
          <w:sz w:val="20"/>
          <w:szCs w:val="20"/>
          <w:lang w:val="en" w:eastAsia="fr-CH"/>
        </w:rPr>
        <w:t xml:space="preserve">. FLS are cost saving </w:t>
      </w:r>
      <w:r w:rsidR="00A65897">
        <w:rPr>
          <w:rFonts w:ascii="Times New Roman" w:hAnsi="Times New Roman" w:cs="Times New Roman"/>
          <w:color w:val="222222"/>
          <w:sz w:val="20"/>
          <w:szCs w:val="20"/>
          <w:lang w:val="en"/>
        </w:rPr>
        <w:fldChar w:fldCharType="begin">
          <w:fldData xml:space="preserve">PEVuZE5vdGU+PENpdGU+PEF1dGhvcj5NY0xlbGxhbjwvQXV0aG9yPjxZZWFyPjIwMTE8L1llYXI+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yMDgzLTk4PC9wYWdlcz48dm9sdW1lPjIy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lRoZSBwb3RlbnRpYWwgZWNvbm9taWMgYmVuZWZpdHMgb2YgaW1wcm92ZWQgcG9z
dGZyYWN0dXJlIGNhcmU6IGEgY29zdC1lZmZlY3RpdmVuZXNzIGFuYWx5c2lzIG9mIGEgZnJhY3R1
cmUgbGlhaXNvbiBzZXJ2aWNlIGluIHRoZSBVUyBoZWFsdGgtY2FyZSBzeXN0ZW0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2NjctNzQ8L3BhZ2VzPjx2b2x1bWU+Mjk8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cGFnZXM+
MTIyNy0xMjQyPC9wYWdlcz48dm9sdW1lPjI5PC92b2x1bWU+PG51bWJlcj42PC9udW1iZXI+PGRh
dGVzPjx5ZWFyPjIwMTg8L3llYXI+PHB1Yi1kYXRlcz48ZGF0ZT5KdW48L2RhdGU+PC9wdWItZGF0
ZXM+PC9kYXRlcz48aXNibj4xNDMzLTI5NjUgKEVsZWN0cm9uaWMpJiN4RDswOTM3LTk0MVggKExp
bmtpbmcpPC9pc2JuPjxhY2Nlc3Npb24tbnVtPjI5NDYwMTAyPC9hY2Nlc3Npb24tbnVtPjx1cmxz
PjxyZWxhdGVkLXVybHM+PHVybD5odHRwOi8vd3d3Lm5jYmkubmxtLm5paC5nb3YvcHVibWVkLzI5
NDYwMTAyPC91cmw+PC9yZWxhdGVkLXVybHM+PC91cmxzPjxlbGVjdHJvbmljLXJlc291cmNlLW51
bT4xMC4xMDA3L3MwMDE5OC0wMTgtNDQxMS0yPC9lbGVjdHJvbmljLXJlc291cmNlLW51bT48L3Jl
Y29yZD48L0NpdGU+PC9FbmROb3RlPn==
</w:fldData>
        </w:fldChar>
      </w:r>
      <w:r w:rsidR="00A65897">
        <w:rPr>
          <w:rFonts w:ascii="Times New Roman" w:hAnsi="Times New Roman" w:cs="Times New Roman"/>
          <w:color w:val="222222"/>
          <w:sz w:val="20"/>
          <w:szCs w:val="20"/>
          <w:lang w:val="en"/>
        </w:rPr>
        <w:instrText xml:space="preserve"> ADDIN EN.CITE </w:instrText>
      </w:r>
      <w:r w:rsidR="00A65897">
        <w:rPr>
          <w:rFonts w:ascii="Times New Roman" w:hAnsi="Times New Roman" w:cs="Times New Roman"/>
          <w:color w:val="222222"/>
          <w:sz w:val="20"/>
          <w:szCs w:val="20"/>
          <w:lang w:val="en"/>
        </w:rPr>
        <w:fldChar w:fldCharType="begin">
          <w:fldData xml:space="preserve">PEVuZE5vdGU+PENpdGU+PEF1dGhvcj5NY0xlbGxhbjwvQXV0aG9yPjxZZWFyPjIwMTE8L1llYXI+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yMDgzLTk4PC9wYWdlcz48dm9sdW1lPjIy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lRoZSBwb3RlbnRpYWwgZWNvbm9taWMgYmVuZWZpdHMgb2YgaW1wcm92ZWQgcG9z
dGZyYWN0dXJlIGNhcmU6IGEgY29zdC1lZmZlY3RpdmVuZXNzIGFuYWx5c2lzIG9mIGEgZnJhY3R1
cmUgbGlhaXNvbiBzZXJ2aWNlIGluIHRoZSBVUyBoZWFsdGgtY2FyZSBzeXN0ZW0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2NjctNzQ8L3BhZ2VzPjx2b2x1bWU+Mjk8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cGFnZXM+
MTIyNy0xMjQyPC9wYWdlcz48dm9sdW1lPjI5PC92b2x1bWU+PG51bWJlcj42PC9udW1iZXI+PGRh
dGVzPjx5ZWFyPjIwMTg8L3llYXI+PHB1Yi1kYXRlcz48ZGF0ZT5KdW48L2RhdGU+PC9wdWItZGF0
ZXM+PC9kYXRlcz48aXNibj4xNDMzLTI5NjUgKEVsZWN0cm9uaWMpJiN4RDswOTM3LTk0MVggKExp
bmtpbmcpPC9pc2JuPjxhY2Nlc3Npb24tbnVtPjI5NDYwMTAyPC9hY2Nlc3Npb24tbnVtPjx1cmxz
PjxyZWxhdGVkLXVybHM+PHVybD5odHRwOi8vd3d3Lm5jYmkubmxtLm5paC5nb3YvcHVibWVkLzI5
NDYwMTAyPC91cmw+PC9yZWxhdGVkLXVybHM+PC91cmxzPjxlbGVjdHJvbmljLXJlc291cmNlLW51
bT4xMC4xMDA3L3MwMDE5OC0wMTgtNDQxMS0yPC9lbGVjdHJvbmljLXJlc291cmNlLW51bT48L3Jl
Y29yZD48L0NpdGU+PC9FbmROb3RlPn==
</w:fldData>
        </w:fldChar>
      </w:r>
      <w:r w:rsidR="00A65897">
        <w:rPr>
          <w:rFonts w:ascii="Times New Roman" w:hAnsi="Times New Roman" w:cs="Times New Roman"/>
          <w:color w:val="222222"/>
          <w:sz w:val="20"/>
          <w:szCs w:val="20"/>
          <w:lang w:val="en"/>
        </w:rPr>
        <w:instrText xml:space="preserve"> ADDIN EN.CITE.DATA </w:instrText>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end"/>
      </w:r>
      <w:r w:rsidR="00A65897">
        <w:rPr>
          <w:rFonts w:ascii="Times New Roman" w:hAnsi="Times New Roman" w:cs="Times New Roman"/>
          <w:color w:val="222222"/>
          <w:sz w:val="20"/>
          <w:szCs w:val="20"/>
          <w:lang w:val="en"/>
        </w:rPr>
      </w:r>
      <w:r w:rsidR="00A65897">
        <w:rPr>
          <w:rFonts w:ascii="Times New Roman" w:hAnsi="Times New Roman" w:cs="Times New Roman"/>
          <w:color w:val="222222"/>
          <w:sz w:val="20"/>
          <w:szCs w:val="20"/>
          <w:lang w:val="en"/>
        </w:rPr>
        <w:fldChar w:fldCharType="separate"/>
      </w:r>
      <w:r w:rsidR="00A65897">
        <w:rPr>
          <w:rFonts w:ascii="Times New Roman" w:hAnsi="Times New Roman" w:cs="Times New Roman"/>
          <w:noProof/>
          <w:color w:val="222222"/>
          <w:sz w:val="20"/>
          <w:szCs w:val="20"/>
          <w:lang w:val="en"/>
        </w:rPr>
        <w:t>[139-141]</w:t>
      </w:r>
      <w:r w:rsidR="00A65897">
        <w:rPr>
          <w:rFonts w:ascii="Times New Roman" w:hAnsi="Times New Roman" w:cs="Times New Roman"/>
          <w:color w:val="222222"/>
          <w:sz w:val="20"/>
          <w:szCs w:val="20"/>
          <w:lang w:val="en"/>
        </w:rPr>
        <w:fldChar w:fldCharType="end"/>
      </w:r>
      <w:r w:rsidRPr="00D01ED8">
        <w:rPr>
          <w:rFonts w:ascii="Times New Roman" w:hAnsi="Times New Roman" w:cs="Times New Roman"/>
          <w:sz w:val="20"/>
          <w:szCs w:val="20"/>
          <w:lang w:val="en"/>
        </w:rPr>
        <w:t xml:space="preserve">. </w:t>
      </w:r>
      <w:r w:rsidRPr="00D01ED8">
        <w:rPr>
          <w:rFonts w:ascii="Times New Roman" w:hAnsi="Times New Roman" w:cs="Times New Roman"/>
          <w:sz w:val="20"/>
          <w:szCs w:val="20"/>
          <w:lang w:val="en-US"/>
        </w:rPr>
        <w:t xml:space="preserve">Therefore, </w:t>
      </w:r>
      <w:r w:rsidRPr="00D01ED8">
        <w:rPr>
          <w:rFonts w:ascii="Times New Roman" w:hAnsi="Times New Roman" w:cs="Times New Roman"/>
          <w:color w:val="222222"/>
          <w:sz w:val="20"/>
          <w:szCs w:val="20"/>
          <w:lang w:val="en"/>
        </w:rPr>
        <w:t xml:space="preserve">secondary prevention of fractures with FLS is now considered as a standard of care with the worldwide implementation of FLS </w:t>
      </w:r>
      <w:r w:rsidR="00A65897">
        <w:rPr>
          <w:rFonts w:ascii="Times New Roman" w:hAnsi="Times New Roman" w:cs="Times New Roman"/>
          <w:sz w:val="20"/>
          <w:szCs w:val="20"/>
          <w:lang w:val="en"/>
        </w:rPr>
        <w:fldChar w:fldCharType="begin">
          <w:fldData xml:space="preserve">PEVuZE5vdGU+PENpdGU+PEF1dGhvcj5Ba2Vzc29uPC9BdXRob3I+PFllYXI+MjAxMzwvWWVhcj48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cGFnZXM+MjEz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M5LTQ2PC9wYWdl
cz48dm9sdW1lPjI3PC92b2x1bWU+PG51bWJlcj4xMDwvbnVtYmVyPjxrZXl3b3Jkcz48a2V5d29y
ZD4qQWR2aXNvcnkgQ29tbWl0dGVlczwva2V5d29yZD48a2V5d29yZD5GcmFjdHVyZXMsIEJvbmUv
KnByZXZlbnRpb24gJmFtcDsgY29udHJvbDwva2V5d29yZD48a2V5d29yZD5IaXAgRnJhY3R1cmVz
L2VwaWRlbWlvbG9neS9wcmV2ZW50aW9uICZhbXA7IGNvbnRyb2w8L2tleXdvcmQ+PGtleXdvcmQ+
SHVtYW5zPC9rZXl3b3JkPjxrZXl3b3JkPipSZXNlYXJjaCBSZXBvcnQ8L2tleXdvcmQ+PGtleXdv
cmQ+KlNvY2lldGllcywgTWVkaWNhbDwva2V5d29yZD48L2tleXdvcmRz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wvcmVjb3JkPjwvQ2l0ZT48Q2l0ZT48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U3My04PC9wYWdlcz48dm9sdW1lPjI2PC92b2x1bWU+PG51bWJlcj4xMTwvbnVt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Ba2Vzc29uPC9BdXRob3I+PFllYXI+MjAxMzwvWWVhcj48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cGFnZXM+MjEz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MDM5LTQ2PC9wYWdl
cz48dm9sdW1lPjI3PC92b2x1bWU+PG51bWJlcj4xMDwvbnVtYmVyPjxrZXl3b3Jkcz48a2V5d29y
ZD4qQWR2aXNvcnkgQ29tbWl0dGVlczwva2V5d29yZD48a2V5d29yZD5GcmFjdHVyZXMsIEJvbmUv
KnByZXZlbnRpb24gJmFtcDsgY29udHJvbDwva2V5d29yZD48a2V5d29yZD5IaXAgRnJhY3R1cmVz
L2VwaWRlbWlvbG9neS9wcmV2ZW50aW9uICZhbXA7IGNvbnRyb2w8L2tleXdvcmQ+PGtleXdvcmQ+
SHVtYW5zPC9rZXl3b3JkPjxrZXl3b3JkPipSZXNlYXJjaCBSZXBvcnQ8L2tleXdvcmQ+PGtleXdv
cmQ+KlNvY2lldGllcywgTWVkaWNhbDwva2V5d29yZD48L2tleXdvcmRz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wvcmVjb3JkPjwvQ2l0ZT48Q2l0ZT48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U3My04PC9wYWdlcz48dm9sdW1lPjI2PC92b2x1bWU+PG51bWJlcj4xMTwvbnVt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142-144]</w:t>
      </w:r>
      <w:r w:rsidR="00A65897">
        <w:rPr>
          <w:rFonts w:ascii="Times New Roman" w:hAnsi="Times New Roman" w:cs="Times New Roman"/>
          <w:sz w:val="20"/>
          <w:szCs w:val="20"/>
          <w:lang w:val="en"/>
        </w:rPr>
        <w:fldChar w:fldCharType="end"/>
      </w:r>
      <w:r w:rsidRPr="00D01ED8">
        <w:rPr>
          <w:rFonts w:ascii="Times New Roman" w:hAnsi="Times New Roman" w:cs="Times New Roman"/>
          <w:sz w:val="20"/>
          <w:szCs w:val="20"/>
          <w:lang w:val="en"/>
        </w:rPr>
        <w:t>. Since its launch in 2013, Capture the Fracture®, a global program of IOF, has welcomed a growing number of FLS and continues to facilitate the implementation of FLS worl</w:t>
      </w:r>
      <w:r w:rsidR="008B2CC6" w:rsidRPr="00D01ED8">
        <w:rPr>
          <w:rFonts w:ascii="Times New Roman" w:hAnsi="Times New Roman" w:cs="Times New Roman"/>
          <w:sz w:val="20"/>
          <w:szCs w:val="20"/>
          <w:lang w:val="en"/>
        </w:rPr>
        <w:t>d</w:t>
      </w:r>
      <w:r w:rsidRPr="00D01ED8">
        <w:rPr>
          <w:rFonts w:ascii="Times New Roman" w:hAnsi="Times New Roman" w:cs="Times New Roman"/>
          <w:sz w:val="20"/>
          <w:szCs w:val="20"/>
          <w:lang w:val="en"/>
        </w:rPr>
        <w:t xml:space="preserve">wide. Until September 2020, this network of FLS has reached </w:t>
      </w:r>
      <w:r w:rsidRPr="00D01ED8">
        <w:rPr>
          <w:rFonts w:ascii="Times New Roman" w:hAnsi="Times New Roman" w:cs="Times New Roman"/>
          <w:bCs/>
          <w:sz w:val="20"/>
          <w:szCs w:val="20"/>
          <w:lang w:val="en-US"/>
        </w:rPr>
        <w:t xml:space="preserve">440 from 48 countries, spread across 6 continents. </w:t>
      </w:r>
    </w:p>
    <w:p w:rsidR="00EE5A38" w:rsidRDefault="00EE5A38" w:rsidP="00B83840">
      <w:pPr>
        <w:spacing w:after="0" w:line="360" w:lineRule="auto"/>
        <w:jc w:val="both"/>
        <w:rPr>
          <w:rFonts w:ascii="Times New Roman" w:hAnsi="Times New Roman" w:cs="Times New Roman"/>
          <w:b/>
          <w:sz w:val="20"/>
          <w:szCs w:val="20"/>
          <w:lang w:val="en-US"/>
        </w:rPr>
      </w:pPr>
    </w:p>
    <w:p w:rsidR="00B83840" w:rsidRPr="00D01ED8" w:rsidRDefault="00B83840" w:rsidP="00B83840">
      <w:pPr>
        <w:spacing w:after="0"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Impact of FLS on prescription</w:t>
      </w:r>
    </w:p>
    <w:p w:rsidR="00B83840" w:rsidRPr="00D01ED8" w:rsidRDefault="00B83840" w:rsidP="00B83840">
      <w:pPr>
        <w:pStyle w:val="NoSpacing"/>
        <w:spacing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
        </w:rPr>
        <w:t>Drug therapy is an essential component of management of patients with fragility fracture</w:t>
      </w:r>
      <w:r w:rsidR="00F025DF">
        <w:rPr>
          <w:rFonts w:ascii="Times New Roman" w:hAnsi="Times New Roman" w:cs="Times New Roman"/>
          <w:sz w:val="20"/>
          <w:szCs w:val="20"/>
          <w:lang w:val="en"/>
        </w:rPr>
        <w:t>, and cannot be limited to vitamin D and calcium supplementation</w:t>
      </w:r>
      <w:r w:rsidRPr="00D01ED8">
        <w:rPr>
          <w:rFonts w:ascii="Times New Roman" w:hAnsi="Times New Roman" w:cs="Times New Roman"/>
          <w:sz w:val="20"/>
          <w:szCs w:val="20"/>
          <w:lang w:val="en"/>
        </w:rPr>
        <w:t xml:space="preserve">. </w:t>
      </w:r>
      <w:r w:rsidR="00A65897">
        <w:rPr>
          <w:rFonts w:ascii="Times New Roman" w:hAnsi="Times New Roman" w:cs="Times New Roman"/>
          <w:sz w:val="20"/>
          <w:szCs w:val="20"/>
          <w:lang w:val="en"/>
        </w:rPr>
        <w:fldChar w:fldCharType="begin">
          <w:fldData xml:space="preserve">PEVuZE5vdGU+PENpdGU+PEF1dGhvcj5TYWl0bzwvQXV0aG9yPjxZZWFyPjIwMTc8L1llYXI+PFJl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MzI4OS0zMzAwPC9wYWdlcz48dm9sdW1lPjI4PC92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</w:fldData>
        </w:fldChar>
      </w:r>
      <w:r w:rsidR="00A65897">
        <w:rPr>
          <w:rFonts w:ascii="Times New Roman" w:hAnsi="Times New Roman" w:cs="Times New Roman"/>
          <w:sz w:val="20"/>
          <w:szCs w:val="20"/>
          <w:lang w:val="en"/>
        </w:rPr>
        <w:instrText xml:space="preserve"> ADDIN EN.CITE </w:instrText>
      </w:r>
      <w:r w:rsidR="00A65897">
        <w:rPr>
          <w:rFonts w:ascii="Times New Roman" w:hAnsi="Times New Roman" w:cs="Times New Roman"/>
          <w:sz w:val="20"/>
          <w:szCs w:val="20"/>
          <w:lang w:val="en"/>
        </w:rPr>
        <w:fldChar w:fldCharType="begin">
          <w:fldData xml:space="preserve">PEVuZE5vdGU+PENpdGU+PEF1dGhvcj5TYWl0bzwvQXV0aG9yPjxZZWFyPjIwMTc8L1llYXI+PFJl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MzI4OS0zMzAwPC9wYWdlcz48dm9sdW1lPjI4PC92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</w:fldData>
        </w:fldChar>
      </w:r>
      <w:r w:rsidR="00A65897">
        <w:rPr>
          <w:rFonts w:ascii="Times New Roman" w:hAnsi="Times New Roman" w:cs="Times New Roman"/>
          <w:sz w:val="20"/>
          <w:szCs w:val="20"/>
          <w:lang w:val="en"/>
        </w:rPr>
        <w:instrText xml:space="preserve"> ADDIN EN.CITE.DATA </w:instrText>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end"/>
      </w:r>
      <w:r w:rsidR="00A65897">
        <w:rPr>
          <w:rFonts w:ascii="Times New Roman" w:hAnsi="Times New Roman" w:cs="Times New Roman"/>
          <w:sz w:val="20"/>
          <w:szCs w:val="20"/>
          <w:lang w:val="en"/>
        </w:rPr>
      </w:r>
      <w:r w:rsidR="00A65897">
        <w:rPr>
          <w:rFonts w:ascii="Times New Roman" w:hAnsi="Times New Roman" w:cs="Times New Roman"/>
          <w:sz w:val="20"/>
          <w:szCs w:val="20"/>
          <w:lang w:val="en"/>
        </w:rPr>
        <w:fldChar w:fldCharType="separate"/>
      </w:r>
      <w:r w:rsidR="00A65897">
        <w:rPr>
          <w:rFonts w:ascii="Times New Roman" w:hAnsi="Times New Roman" w:cs="Times New Roman"/>
          <w:noProof/>
          <w:sz w:val="20"/>
          <w:szCs w:val="20"/>
          <w:lang w:val="en"/>
        </w:rPr>
        <w:t>[145]</w:t>
      </w:r>
      <w:r w:rsidR="00A65897">
        <w:rPr>
          <w:rFonts w:ascii="Times New Roman" w:hAnsi="Times New Roman" w:cs="Times New Roman"/>
          <w:sz w:val="20"/>
          <w:szCs w:val="20"/>
          <w:lang w:val="en"/>
        </w:rPr>
        <w:fldChar w:fldCharType="end"/>
      </w:r>
      <w:r w:rsidRPr="00D01ED8">
        <w:rPr>
          <w:rFonts w:ascii="Times New Roman" w:hAnsi="Times New Roman" w:cs="Times New Roman"/>
          <w:sz w:val="20"/>
          <w:szCs w:val="20"/>
          <w:lang w:val="en-US"/>
        </w:rPr>
        <w:t>In a cohort of 3475 osteoporotic patients with a recent vertebral or hip fracture, the risk of re-fracture after a mean-follow-up of 3 years was 44.4% lower in patients under anti-osteoporotic treatment compared to untreated ones</w:t>
      </w:r>
      <w:r w:rsidR="00A65897">
        <w:rPr>
          <w:rFonts w:ascii="Times New Roman" w:hAnsi="Times New Roman" w:cs="Times New Roman"/>
          <w:sz w:val="20"/>
          <w:szCs w:val="20"/>
          <w:lang w:val="en-US"/>
        </w:rPr>
        <w:fldChar w:fldCharType="begin">
          <w:fldData xml:space="preserve">PEVuZE5vdGU+PENpdGU+PEF1dGhvcj5EZWdsaSBFc3Bvc3RpPC9BdXRob3I+PFllYXI+MjAxOTwv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EZWdsaSBFc3Bvc3RpPC9BdXRob3I+PFllYXI+MjAxOTwv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This risk of subsequent fracture was 64.4% lower in those receiving calcium/vitamin D supplementation in addition to osteoporosis treatment and 77.2% lower in patients who were adherent to medication. Over this follow-up period, a 64% lower mortality risk was also observed </w:t>
      </w:r>
      <w:r w:rsidR="00A65897">
        <w:rPr>
          <w:rFonts w:ascii="Times New Roman" w:hAnsi="Times New Roman" w:cs="Times New Roman"/>
          <w:sz w:val="20"/>
          <w:szCs w:val="20"/>
          <w:lang w:val="en-US"/>
        </w:rPr>
        <w:fldChar w:fldCharType="begin">
          <w:fldData xml:space="preserve">PEVuZE5vdGU+PENpdGU+PEF1dGhvcj5EZWdsaSBFc3Bvc3RpPC9BdXRob3I+PFllYXI+MjAxOTwv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EZWdsaSBFc3Bvc3RpPC9BdXRob3I+PFllYXI+MjAxOTwv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6]</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nother study among patients aged over 85 years with a clinical fracture, a significant lower cumulative mortality was observed over 2 years in the FLS attenders group without a reduced subsequent fracture rate </w:t>
      </w:r>
      <w:r w:rsidR="00A65897">
        <w:rPr>
          <w:rFonts w:ascii="Times New Roman" w:hAnsi="Times New Roman" w:cs="Times New Roman"/>
          <w:sz w:val="20"/>
          <w:szCs w:val="20"/>
          <w:lang w:val="en-US"/>
        </w:rPr>
        <w:fldChar w:fldCharType="begin">
          <w:fldData xml:space="preserve">PEVuZE5vdGU+PENpdGU+PEF1dGhvcj5TYW5saTwvQXV0aG9yPjxZZWFyPjIwMTk8L1llYXI+PFJl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TYW5saTwvQXV0aG9yPjxZZWFyPjIwMTk8L1llYXI+PFJl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7]</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w:t>
      </w:r>
    </w:p>
    <w:p w:rsidR="00B83840" w:rsidRPr="00D01ED8" w:rsidRDefault="00B83840" w:rsidP="00B83840">
      <w:pPr>
        <w:spacing w:after="0" w:line="360" w:lineRule="auto"/>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 xml:space="preserve">A spectacular improvement in vitamin D status in elderly women with a fragility fracture has been observed over a 8-year analysis in a dedicated FLS in France since the level of patients with severe hypovitaminosis D fell dramatically from 79.3% to 19.7%, showing that supplementation has been widely integrated into current practice </w:t>
      </w:r>
      <w:r w:rsidR="00A65897">
        <w:rPr>
          <w:rFonts w:ascii="Times New Roman" w:hAnsi="Times New Roman" w:cs="Times New Roman"/>
          <w:sz w:val="20"/>
          <w:szCs w:val="20"/>
          <w:lang w:val="en-US"/>
        </w:rPr>
        <w:fldChar w:fldCharType="begin">
          <w:fldData xml:space="preserve">PEVuZE5vdGU+PENpdGU+PEF1dGhvcj5BbW91em91Z2FuPC9BdXRob3I+PFllYXI+MjAxNTwvWWVh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yODY5LTc1PC9wYWdlcz48dm9sdW1lPjI2PC92b2x1bWU+PG51bWJlcj4xMjwv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BbW91em91Z2FuPC9BdXRob3I+PFllYXI+MjAxNTwvWWVh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yODY5LTc1PC9wYWdlcz48dm9sdW1lPjI2PC92b2x1bWU+PG51bWJlcj4xMjwv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8]</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 secondary FLS analysis in Taiwan on participants grouped according to fracture types, there were significant differences after intervention between baseline and 12-month in calcium/vitamin D supplementation use, adequate protein intake and exercise rate (except for hip fracture group) </w:t>
      </w:r>
      <w:r w:rsidR="00A65897">
        <w:rPr>
          <w:rFonts w:ascii="Times New Roman" w:hAnsi="Times New Roman" w:cs="Times New Roman"/>
          <w:sz w:val="20"/>
          <w:szCs w:val="20"/>
          <w:lang w:val="en-US"/>
        </w:rPr>
        <w:fldChar w:fldCharType="begin">
          <w:fldData xml:space="preserve">PEVuZE5vdGU+PENpdGU+PEF1dGhvcj5DaGFuZzwvQXV0aG9yPjxZZWFyPjIwMTk8L1llYXI+PFJl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Dg5PC9wYWdlcz48dm9sdW1lPjk8L3ZvbHVtZT48bnVt
YmVyPjE8L251bWJlcj48ZGF0ZXM+PHllYXI+MjAxOTwveWVhcj48cHViLWRhdGVzPjxkYXRlPkp1
bCAxMjwvZGF0ZT48L3B1Yi1kYXRlcz48L2RhdGVzPjxpc2JuPjIwNDUtMjMyMiAoRWxlY3Ryb25p
YykmI3hEOzIwNDUtMjMyMiAoTGlua2luZyk8L2lzYm4+PGFjY2Vzc2lvbi1udW0+MzEzMDA2NjA8
L2FjY2Vzc2lvbi1udW0+PHVybHM+PHJlbGF0ZWQtdXJscz48dXJsPmh0dHA6Ly93d3cubmNiaS5u
bG0ubmloLmdvdi9wdWJtZWQvMzEzMDA2NjA8L3VybD48L3JlbGF0ZWQtdXJscz48L3VybHM+PGN1
c3RvbTI+NjYyNjA2MDwvY3VzdG9tMj48ZWxlY3Ryb25pYy1yZXNvdXJjZS1udW0+MTAuMTAzOC9z
NDE1OTgtMDE5LTQ2MzE1LTQ8L2VsZWN0cm9uaWMtcmVzb3VyY2UtbnVtPjwvcmVjb3JkPjwvQ2l0
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DaGFuZzwvQXV0aG9yPjxZZWFyPjIwMTk8L1llYXI+PFJl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Dg5PC9wYWdlcz48dm9sdW1lPjk8L3ZvbHVtZT48bnVt
YmVyPjE8L251bWJlcj48ZGF0ZXM+PHllYXI+MjAxOTwveWVhcj48cHViLWRhdGVzPjxkYXRlPkp1
bCAxMjwvZGF0ZT48L3B1Yi1kYXRlcz48L2RhdGVzPjxpc2JuPjIwNDUtMjMyMiAoRWxlY3Ryb25p
YykmI3hEOzIwNDUtMjMyMiAoTGlua2luZyk8L2lzYm4+PGFjY2Vzc2lvbi1udW0+MzEzMDA2NjA8
L2FjY2Vzc2lvbi1udW0+PHVybHM+PHJlbGF0ZWQtdXJscz48dXJsPmh0dHA6Ly93d3cubmNiaS5u
bG0ubmloLmdvdi9wdWJtZWQvMzEzMDA2NjA8L3VybD48L3JlbGF0ZWQtdXJscz48L3VybHM+PGN1
c3RvbTI+NjYyNjA2MDwvY3VzdG9tMj48ZWxlY3Ryb25pYy1yZXNvdXJjZS1udW0+MTAuMTAzOC9z
NDE1OTgtMDE5LTQ2MzE1LTQ8L2VsZWN0cm9uaWMtcmVzb3VyY2UtbnVtPjwvcmVjb3JkPjwvQ2l0
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49]</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Post-hip fracture use of calcium and vitamin D was shown to be a protective factor on mortality over a minimum of 11-year follow-up in a study performed in Finland </w:t>
      </w:r>
      <w:r w:rsidR="00A65897">
        <w:rPr>
          <w:rFonts w:ascii="Times New Roman" w:hAnsi="Times New Roman" w:cs="Times New Roman"/>
          <w:sz w:val="20"/>
          <w:szCs w:val="20"/>
          <w:lang w:val="en-US"/>
        </w:rPr>
        <w:fldChar w:fldCharType="begin">
          <w:fldData xml:space="preserve">PEVuZE5vdGU+PENpdGU+PEF1dGhvcj5OdXJtaS1MdXRoamU8L0F1dGhvcj48WWVhcj4yMDE1PC9Z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=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OdXJtaS1MdXRoamU8L0F1dGhvcj48WWVhcj4yMDE1PC9Z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=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0]</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In another small FLS cohort of hip fracture patients in the US, a higher proportion of patients changed vitamin D intake after the FLS program was instituted and a higher proportion obtained a BMD measurement but there was no increase in the proportion of patients taking osteoporosis medication </w:t>
      </w:r>
      <w:r w:rsidR="00A65897">
        <w:rPr>
          <w:rFonts w:ascii="Times New Roman" w:hAnsi="Times New Roman" w:cs="Times New Roman"/>
          <w:sz w:val="20"/>
          <w:szCs w:val="20"/>
          <w:lang w:val="en-US"/>
        </w:rPr>
        <w:fldChar w:fldCharType="begin">
          <w:fldData xml:space="preserve">PEVuZE5vdGU+PENpdGU+PEF1dGhvcj5Db3NtYW48L0F1dGhvcj48WWVhcj4yMDE3PC9ZZWFyPjxS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MzMS0zMzQ8L3BhZ2VzPjx2b2x1bWU+Mjk8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Db3NtYW48L0F1dGhvcj48WWVhcj4yMDE3PC9ZZWFyPjxS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1]</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On the other hand, another FLS in the US increased the percentage of patients under osteoporosis medication from 20% to 54% as well as calcium/vitamin D prescription from 36% at baseline to 93% and the percentage of patients receiving BMD testing from 21% to 93% </w:t>
      </w:r>
      <w:r w:rsidR="00A65897">
        <w:rPr>
          <w:rFonts w:ascii="Times New Roman" w:hAnsi="Times New Roman" w:cs="Times New Roman"/>
          <w:sz w:val="20"/>
          <w:szCs w:val="20"/>
          <w:lang w:val="en-US"/>
        </w:rPr>
        <w:fldChar w:fldCharType="begin">
          <w:fldData xml:space="preserve">PEVuZE5vdGU+PENpdGU+PEF1dGhvcj5HcmVlbnNwYW48L0F1dGhvcj48WWVhcj4yMDE4PC9ZZWFy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OTUzLTk2MDwvcGFnZXM+PHZvbHVtZT4yOTwvdm9s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HcmVlbnNwYW48L0F1dGhvcj48WWVhcj4yMDE4PC9ZZWFy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OTUzLTk2MDwvcGFnZXM+PHZvbHVtZT4yOTwvdm9s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2]</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Higher prescription of osteoporosis medication is of importance since a 40% lower subsequent fracture risk and 21% lower mortality risk were observed in a prospective FLS cohort study in Glasgow in which 50.7% of patients were recommended for oral bisphosphonates </w:t>
      </w:r>
      <w:r w:rsidR="00A65897">
        <w:rPr>
          <w:rFonts w:ascii="Times New Roman" w:hAnsi="Times New Roman" w:cs="Times New Roman"/>
          <w:sz w:val="20"/>
          <w:szCs w:val="20"/>
          <w:lang w:val="en-US"/>
        </w:rPr>
        <w:fldChar w:fldCharType="begin">
          <w:fldData xml:space="preserve">PEVuZE5vdGU+PENpdGU+PEF1dGhvcj52YW4gR2VlbDwvQXV0aG9yPjxZZWFyPjIwMTg8L1llYXI+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4MDA2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2YW4gR2VlbDwvQXV0aG9yPjxZZWFyPjIwMTg8L1llYXI+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4MDA2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3]</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r w:rsidR="00B20B55">
        <w:rPr>
          <w:rFonts w:ascii="Times New Roman" w:hAnsi="Times New Roman" w:cs="Times New Roman"/>
          <w:sz w:val="20"/>
          <w:szCs w:val="20"/>
          <w:lang w:val="en-US"/>
        </w:rPr>
        <w:t xml:space="preserve">Since </w:t>
      </w:r>
      <w:r w:rsidRPr="00D01ED8">
        <w:rPr>
          <w:rFonts w:ascii="Times New Roman" w:hAnsi="Times New Roman" w:cs="Times New Roman"/>
          <w:sz w:val="20"/>
          <w:szCs w:val="20"/>
          <w:lang w:val="en-US"/>
        </w:rPr>
        <w:t xml:space="preserve">FLS may be less feasible and accessible in rural areas, with limited availability of care services, a centralized E-consult program can effectively and efficiently provide specialty bone health services to patients with recent fracture residing in rural areas </w:t>
      </w:r>
      <w:r w:rsidR="00A65897">
        <w:rPr>
          <w:rFonts w:ascii="Times New Roman" w:hAnsi="Times New Roman" w:cs="Times New Roman"/>
          <w:sz w:val="20"/>
          <w:szCs w:val="20"/>
          <w:lang w:val="en-US"/>
        </w:rPr>
        <w:fldChar w:fldCharType="begin">
          <w:fldData xml:space="preserve">PEVuZE5vdGU+PENpdGU+PEF1dGhvcj5MZWU8L0F1dGhvcj48WWVhcj4yMDE2PC9ZZWFyPjxSZWNO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MZWU8L0F1dGhvcj48WWVhcj4yMDE2PC9ZZWFyPjxSZWNO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4]</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Since the COVID-19 pandemic is also influencing healthcare delivery for osteoporosis outpatients, remote consultations are also applicable to osteoporosis services </w:t>
      </w:r>
      <w:r w:rsidR="00A65897">
        <w:rPr>
          <w:rFonts w:ascii="Times New Roman" w:hAnsi="Times New Roman" w:cs="Times New Roman"/>
          <w:sz w:val="20"/>
          <w:szCs w:val="20"/>
          <w:lang w:val="en-US"/>
        </w:rPr>
        <w:fldChar w:fldCharType="begin">
          <w:fldData xml:space="preserve">PEVuZE5vdGU+PENpdGU+PEF1dGhvcj5QYXNraW5zPC9BdXRob3I+PFllYXI+MjAyMDwvWWVhcj48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2MjktMTYzMjwvcGFnZXM+PHZvbHVtZT4zMTwvdm9sdW1lPjxu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QYXNraW5zPC9BdXRob3I+PFllYXI+MjAyMDwvWWVhcj48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2MjktMTYzMjwvcGFnZXM+PHZvbHVtZT4zMTwvdm9sdW1lPjxu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155]</w:t>
      </w:r>
      <w:r w:rsidR="00A65897">
        <w:rPr>
          <w:rFonts w:ascii="Times New Roman" w:hAnsi="Times New Roman" w:cs="Times New Roman"/>
          <w:sz w:val="20"/>
          <w:szCs w:val="20"/>
          <w:lang w:val="en-US"/>
        </w:rPr>
        <w:fldChar w:fldCharType="end"/>
      </w:r>
      <w:r w:rsidRPr="00D01ED8">
        <w:rPr>
          <w:rFonts w:ascii="Times New Roman" w:hAnsi="Times New Roman" w:cs="Times New Roman"/>
          <w:sz w:val="20"/>
          <w:szCs w:val="20"/>
          <w:lang w:val="en-US"/>
        </w:rPr>
        <w:t xml:space="preserve">. </w:t>
      </w:r>
    </w:p>
    <w:p w:rsidR="00B83840" w:rsidRPr="00D01ED8" w:rsidRDefault="00B83840" w:rsidP="00EE5A38">
      <w:pPr>
        <w:spacing w:before="240" w:line="360" w:lineRule="auto"/>
        <w:jc w:val="both"/>
        <w:rPr>
          <w:rFonts w:ascii="Times New Roman" w:hAnsi="Times New Roman" w:cs="Times New Roman"/>
          <w:b/>
          <w:sz w:val="20"/>
          <w:szCs w:val="20"/>
          <w:lang w:val="en-US"/>
        </w:rPr>
      </w:pPr>
      <w:r w:rsidRPr="00D01ED8">
        <w:rPr>
          <w:rFonts w:ascii="Times New Roman" w:hAnsi="Times New Roman" w:cs="Times New Roman"/>
          <w:i/>
          <w:sz w:val="20"/>
          <w:szCs w:val="20"/>
          <w:lang w:val="en-US"/>
        </w:rPr>
        <w:t xml:space="preserve">The FLS model can help to inform orthopedic surgeons on the importance of vitamin D status in the management of patients with fragility fractures in addition to anti-osteoporotic treatment. Therefore, vitamin D status should be included in </w:t>
      </w:r>
      <w:r w:rsidRPr="00D01ED8">
        <w:rPr>
          <w:rFonts w:ascii="Times New Roman" w:hAnsi="Times New Roman" w:cs="Times New Roman"/>
          <w:i/>
          <w:sz w:val="20"/>
          <w:szCs w:val="20"/>
          <w:lang w:val="en"/>
        </w:rPr>
        <w:t>Capture the Fracture® program as an outcome of FLS</w:t>
      </w:r>
      <w:r w:rsidRPr="00D01ED8">
        <w:rPr>
          <w:rFonts w:ascii="Times New Roman" w:hAnsi="Times New Roman" w:cs="Times New Roman"/>
          <w:i/>
          <w:sz w:val="20"/>
          <w:szCs w:val="20"/>
          <w:lang w:val="en-US"/>
        </w:rPr>
        <w:t xml:space="preserve"> in addition to DXA and specific anti-osteoporotic medication. However, long-term studies on the impact of FLS on major outcomes are still to be investigated.</w:t>
      </w:r>
      <w:r w:rsidRPr="00D01ED8">
        <w:rPr>
          <w:rFonts w:ascii="Times New Roman" w:hAnsi="Times New Roman" w:cs="Times New Roman"/>
          <w:b/>
          <w:sz w:val="20"/>
          <w:szCs w:val="20"/>
          <w:lang w:val="en-US"/>
        </w:rPr>
        <w:t xml:space="preserve"> </w:t>
      </w:r>
    </w:p>
    <w:p w:rsidR="00B83840" w:rsidRPr="00D01ED8" w:rsidRDefault="00B83840" w:rsidP="00EE5A38">
      <w:pPr>
        <w:spacing w:before="240" w:line="360" w:lineRule="auto"/>
        <w:jc w:val="both"/>
        <w:rPr>
          <w:rFonts w:ascii="Times New Roman" w:hAnsi="Times New Roman" w:cs="Times New Roman"/>
          <w:b/>
          <w:bCs/>
          <w:sz w:val="20"/>
          <w:szCs w:val="20"/>
          <w:lang w:val="en-US"/>
        </w:rPr>
      </w:pPr>
      <w:r w:rsidRPr="00D01ED8">
        <w:rPr>
          <w:rFonts w:ascii="Times New Roman" w:hAnsi="Times New Roman" w:cs="Times New Roman"/>
          <w:b/>
          <w:bCs/>
          <w:sz w:val="20"/>
          <w:szCs w:val="20"/>
          <w:lang w:val="en-US"/>
        </w:rPr>
        <w:t>Conclusions</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color w:val="222222"/>
          <w:sz w:val="20"/>
          <w:szCs w:val="20"/>
          <w:lang w:val="en"/>
        </w:rPr>
      </w:pPr>
      <w:r w:rsidRPr="00D01ED8">
        <w:rPr>
          <w:rFonts w:ascii="Times New Roman" w:hAnsi="Times New Roman" w:cs="Times New Roman"/>
          <w:color w:val="222222"/>
          <w:sz w:val="20"/>
          <w:szCs w:val="20"/>
          <w:lang w:val="en"/>
        </w:rPr>
        <w:t xml:space="preserve">There is a high prevalence of vitamin D insufficiency and/or deficiency in patients with fragility fractures and especially in those with a hip fracture. </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Vitamin D status can be assessed by measuring serum 25(OH)-vitamin D level with standardized assays.</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Vitamin D may have a positive influence on fracture healing but the mechanism and the magnitude of the effect remain to be determined.</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Adequate vitamin D status which plays an important role in the musculoskeletal system is required for the functional recovery after fracture.</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For vitamin D supplementation a dosage of 800-1’000 IU/day is in line with the majority of current vitamin D recommendations in Europe for women older than 50 years.</w:t>
      </w:r>
    </w:p>
    <w:p w:rsidR="00B83840" w:rsidRPr="00D01ED8"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In patients with fragility fracture, a serum 25(OH)D concentration of 75 nmol/l (30ng/ml) should be targeted to ensure optimal musculoskeletal health.</w:t>
      </w:r>
    </w:p>
    <w:p w:rsidR="00B83840" w:rsidRDefault="00B83840" w:rsidP="00B83840">
      <w:pPr>
        <w:pStyle w:val="ListParagraph"/>
        <w:numPr>
          <w:ilvl w:val="0"/>
          <w:numId w:val="1"/>
        </w:numPr>
        <w:spacing w:after="0" w:line="360" w:lineRule="auto"/>
        <w:ind w:left="284" w:hanging="284"/>
        <w:jc w:val="both"/>
        <w:rPr>
          <w:rFonts w:ascii="Times New Roman" w:hAnsi="Times New Roman" w:cs="Times New Roman"/>
          <w:sz w:val="20"/>
          <w:szCs w:val="20"/>
          <w:lang w:val="en-US"/>
        </w:rPr>
      </w:pPr>
      <w:r w:rsidRPr="00D01ED8">
        <w:rPr>
          <w:rFonts w:ascii="Times New Roman" w:hAnsi="Times New Roman" w:cs="Times New Roman"/>
          <w:sz w:val="20"/>
          <w:szCs w:val="20"/>
          <w:lang w:val="en-US"/>
        </w:rPr>
        <w:t>The FLS model can help to inform orthopedic surgeons and their patients on the importance of vitamin D status in the management of patients with fragility fractures in addition to anti-osteoporotic treatment.</w:t>
      </w:r>
    </w:p>
    <w:p w:rsidR="00CF48AF" w:rsidRDefault="00CF48AF" w:rsidP="00CF48AF">
      <w:pPr>
        <w:spacing w:after="0" w:line="360" w:lineRule="auto"/>
        <w:jc w:val="both"/>
        <w:rPr>
          <w:rFonts w:ascii="Times New Roman" w:hAnsi="Times New Roman" w:cs="Times New Roman"/>
          <w:sz w:val="20"/>
          <w:szCs w:val="20"/>
          <w:lang w:val="en-US"/>
        </w:rPr>
      </w:pPr>
    </w:p>
    <w:p w:rsidR="00CF48AF" w:rsidRPr="004559C1" w:rsidRDefault="00CF48AF" w:rsidP="00CF48AF">
      <w:pPr>
        <w:spacing w:after="0" w:line="360" w:lineRule="auto"/>
        <w:jc w:val="both"/>
        <w:rPr>
          <w:rFonts w:ascii="Times New Roman" w:hAnsi="Times New Roman" w:cs="Times New Roman"/>
          <w:b/>
          <w:sz w:val="20"/>
          <w:szCs w:val="20"/>
          <w:lang w:val="en-US"/>
        </w:rPr>
      </w:pPr>
      <w:r w:rsidRPr="004559C1">
        <w:rPr>
          <w:rFonts w:ascii="Times New Roman" w:hAnsi="Times New Roman" w:cs="Times New Roman"/>
          <w:b/>
          <w:sz w:val="20"/>
          <w:szCs w:val="20"/>
          <w:lang w:val="en-US"/>
        </w:rPr>
        <w:t>Research agenda</w:t>
      </w:r>
    </w:p>
    <w:p w:rsidR="00DB6F15" w:rsidRPr="004559C1" w:rsidRDefault="009C3F7B" w:rsidP="004559C1">
      <w:pPr>
        <w:pStyle w:val="ListParagraph"/>
        <w:numPr>
          <w:ilvl w:val="0"/>
          <w:numId w:val="2"/>
        </w:numPr>
        <w:spacing w:after="0" w:line="360" w:lineRule="auto"/>
        <w:jc w:val="both"/>
        <w:rPr>
          <w:rFonts w:ascii="Times New Roman" w:hAnsi="Times New Roman" w:cs="Times New Roman"/>
          <w:sz w:val="20"/>
          <w:szCs w:val="20"/>
          <w:lang w:val="en-US"/>
        </w:rPr>
      </w:pPr>
      <w:r w:rsidRPr="004559C1">
        <w:rPr>
          <w:rFonts w:ascii="Times New Roman" w:hAnsi="Times New Roman" w:cs="Times New Roman"/>
          <w:sz w:val="20"/>
          <w:szCs w:val="20"/>
          <w:lang w:val="en-US"/>
        </w:rPr>
        <w:t>To further clarify the role of vitamin D</w:t>
      </w:r>
      <w:r>
        <w:rPr>
          <w:rFonts w:ascii="Times New Roman" w:hAnsi="Times New Roman" w:cs="Times New Roman"/>
          <w:sz w:val="20"/>
          <w:szCs w:val="20"/>
          <w:lang w:val="en-US"/>
        </w:rPr>
        <w:t xml:space="preserve"> levels and supplementation </w:t>
      </w:r>
      <w:r w:rsidRPr="004559C1">
        <w:rPr>
          <w:rFonts w:ascii="Times New Roman" w:hAnsi="Times New Roman" w:cs="Times New Roman"/>
          <w:sz w:val="20"/>
          <w:szCs w:val="20"/>
          <w:lang w:val="en-US"/>
        </w:rPr>
        <w:t xml:space="preserve"> in fracture healing and material osseo-integration</w:t>
      </w:r>
    </w:p>
    <w:p w:rsidR="009C3F7B" w:rsidRPr="004559C1" w:rsidRDefault="009C3F7B" w:rsidP="004559C1">
      <w:pPr>
        <w:pStyle w:val="ListParagraph"/>
        <w:numPr>
          <w:ilvl w:val="0"/>
          <w:numId w:val="2"/>
        </w:numPr>
        <w:spacing w:after="0" w:line="360" w:lineRule="auto"/>
        <w:jc w:val="both"/>
        <w:rPr>
          <w:rFonts w:ascii="Times New Roman" w:hAnsi="Times New Roman" w:cs="Times New Roman"/>
          <w:sz w:val="20"/>
          <w:szCs w:val="20"/>
          <w:lang w:val="en-US"/>
        </w:rPr>
      </w:pPr>
      <w:r w:rsidRPr="004559C1">
        <w:rPr>
          <w:rFonts w:ascii="Times New Roman" w:hAnsi="Times New Roman" w:cs="Times New Roman"/>
          <w:sz w:val="20"/>
          <w:szCs w:val="20"/>
          <w:lang w:val="en-US"/>
        </w:rPr>
        <w:t>To evaluate the role of a vitamin D loading dose and its regimen on clinical relevant outcomes</w:t>
      </w:r>
    </w:p>
    <w:p w:rsidR="009C3F7B" w:rsidRPr="004559C1" w:rsidRDefault="009C3F7B" w:rsidP="004559C1">
      <w:pPr>
        <w:pStyle w:val="ListParagraph"/>
        <w:numPr>
          <w:ilvl w:val="0"/>
          <w:numId w:val="2"/>
        </w:numPr>
        <w:spacing w:after="0" w:line="360" w:lineRule="auto"/>
        <w:jc w:val="both"/>
        <w:rPr>
          <w:rFonts w:ascii="Times New Roman" w:hAnsi="Times New Roman" w:cs="Times New Roman"/>
          <w:sz w:val="20"/>
          <w:szCs w:val="20"/>
          <w:lang w:val="en-US"/>
        </w:rPr>
      </w:pPr>
      <w:r w:rsidRPr="004559C1">
        <w:rPr>
          <w:rFonts w:ascii="Times New Roman" w:hAnsi="Times New Roman" w:cs="Times New Roman"/>
          <w:sz w:val="20"/>
          <w:szCs w:val="20"/>
          <w:lang w:val="en-US"/>
        </w:rPr>
        <w:t>To evaluate whether vitamin D</w:t>
      </w:r>
      <w:r>
        <w:rPr>
          <w:rFonts w:ascii="Times New Roman" w:hAnsi="Times New Roman" w:cs="Times New Roman"/>
          <w:sz w:val="20"/>
          <w:szCs w:val="20"/>
          <w:lang w:val="en-US"/>
        </w:rPr>
        <w:t xml:space="preserve"> d</w:t>
      </w:r>
      <w:r w:rsidRPr="004559C1">
        <w:rPr>
          <w:rFonts w:ascii="Times New Roman" w:hAnsi="Times New Roman" w:cs="Times New Roman"/>
          <w:sz w:val="20"/>
          <w:szCs w:val="20"/>
          <w:lang w:val="en-US"/>
        </w:rPr>
        <w:t>ose should be adapted to the level of renal function</w:t>
      </w:r>
    </w:p>
    <w:p w:rsidR="009C3F7B" w:rsidRPr="004559C1" w:rsidRDefault="009C3F7B" w:rsidP="00CF48AF">
      <w:pPr>
        <w:pStyle w:val="ListParagraph"/>
        <w:numPr>
          <w:ilvl w:val="0"/>
          <w:numId w:val="2"/>
        </w:numPr>
        <w:spacing w:after="0" w:line="360" w:lineRule="auto"/>
        <w:jc w:val="both"/>
        <w:rPr>
          <w:rFonts w:ascii="Times New Roman" w:hAnsi="Times New Roman" w:cs="Times New Roman"/>
          <w:sz w:val="20"/>
          <w:szCs w:val="20"/>
          <w:lang w:val="en-US"/>
        </w:rPr>
      </w:pPr>
      <w:r w:rsidRPr="004559C1">
        <w:rPr>
          <w:rFonts w:ascii="Times New Roman" w:hAnsi="Times New Roman" w:cs="Times New Roman"/>
          <w:sz w:val="20"/>
          <w:szCs w:val="20"/>
          <w:lang w:val="en-US"/>
        </w:rPr>
        <w:t>To test the effects of combined vitamin D and calcium on imminent fracture risk</w:t>
      </w:r>
    </w:p>
    <w:p w:rsidR="00CF48AF" w:rsidRPr="004559C1" w:rsidRDefault="00CF48AF" w:rsidP="004559C1">
      <w:pPr>
        <w:spacing w:after="0" w:line="360" w:lineRule="auto"/>
        <w:jc w:val="both"/>
        <w:rPr>
          <w:rFonts w:ascii="Times New Roman" w:hAnsi="Times New Roman" w:cs="Times New Roman"/>
          <w:sz w:val="20"/>
          <w:szCs w:val="20"/>
          <w:lang w:val="en-US"/>
        </w:rPr>
      </w:pPr>
    </w:p>
    <w:p w:rsidR="00EE5A38" w:rsidRDefault="00EE5A38">
      <w:pPr>
        <w:rPr>
          <w:rFonts w:ascii="Times New Roman" w:hAnsi="Times New Roman" w:cs="Times New Roman"/>
          <w:b/>
          <w:sz w:val="20"/>
          <w:szCs w:val="20"/>
          <w:lang w:val="en-US"/>
        </w:rPr>
      </w:pPr>
    </w:p>
    <w:p w:rsidR="00F81449" w:rsidRDefault="00F81449">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B83840" w:rsidRPr="00D01ED8" w:rsidRDefault="00B83840" w:rsidP="00B83840">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Legend to figures</w:t>
      </w:r>
    </w:p>
    <w:p w:rsidR="00CF48AF" w:rsidRPr="00F81449" w:rsidRDefault="00CF48AF" w:rsidP="00B83840">
      <w:pPr>
        <w:spacing w:line="360" w:lineRule="auto"/>
        <w:jc w:val="both"/>
        <w:rPr>
          <w:rFonts w:ascii="Times New Roman" w:hAnsi="Times New Roman" w:cs="Times New Roman"/>
          <w:sz w:val="20"/>
          <w:szCs w:val="20"/>
          <w:lang w:val="en-US"/>
        </w:rPr>
      </w:pPr>
      <w:r>
        <w:rPr>
          <w:rFonts w:ascii="Times New Roman" w:hAnsi="Times New Roman" w:cs="Times New Roman"/>
          <w:b/>
          <w:sz w:val="20"/>
          <w:szCs w:val="20"/>
          <w:lang w:val="en-US"/>
        </w:rPr>
        <w:t xml:space="preserve">Figure 1: </w:t>
      </w:r>
      <w:r w:rsidR="00EA6ECC" w:rsidRPr="00F81449">
        <w:rPr>
          <w:rFonts w:ascii="Times New Roman" w:hAnsi="Times New Roman" w:cs="Times New Roman"/>
          <w:sz w:val="20"/>
          <w:szCs w:val="20"/>
          <w:lang w:val="en-US"/>
        </w:rPr>
        <w:t>Vitamin D metabolism</w:t>
      </w:r>
    </w:p>
    <w:p w:rsidR="00F81449"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 xml:space="preserve">Figure </w:t>
      </w:r>
      <w:r w:rsidR="00CF48AF">
        <w:rPr>
          <w:rFonts w:ascii="Times New Roman" w:hAnsi="Times New Roman" w:cs="Times New Roman"/>
          <w:b/>
          <w:sz w:val="20"/>
          <w:szCs w:val="20"/>
          <w:lang w:val="en-US"/>
        </w:rPr>
        <w:t>2</w:t>
      </w:r>
      <w:r w:rsidRPr="00D01ED8">
        <w:rPr>
          <w:rFonts w:ascii="Times New Roman" w:hAnsi="Times New Roman" w:cs="Times New Roman"/>
          <w:sz w:val="20"/>
          <w:szCs w:val="20"/>
          <w:lang w:val="en-US"/>
        </w:rPr>
        <w:t>: Calcifediol (25-OHD) levels by fracture type</w:t>
      </w:r>
      <w:r w:rsidR="00EA6ECC">
        <w:rPr>
          <w:rFonts w:ascii="Times New Roman" w:hAnsi="Times New Roman" w:cs="Times New Roman"/>
          <w:sz w:val="20"/>
          <w:szCs w:val="20"/>
          <w:lang w:val="en-US"/>
        </w:rPr>
        <w:t xml:space="preserve"> </w:t>
      </w:r>
      <w:r w:rsidR="00BF45E3">
        <w:rPr>
          <w:rFonts w:ascii="Times New Roman" w:hAnsi="Times New Roman" w:cs="Times New Roman"/>
          <w:sz w:val="20"/>
          <w:szCs w:val="20"/>
          <w:lang w:val="en-US"/>
        </w:rPr>
        <w:t>from</w:t>
      </w:r>
      <w:r w:rsidR="00F32DC9">
        <w:rPr>
          <w:rFonts w:ascii="Times New Roman" w:hAnsi="Times New Roman" w:cs="Times New Roman"/>
          <w:sz w:val="20"/>
          <w:szCs w:val="20"/>
          <w:lang w:val="en-US"/>
        </w:rPr>
        <w:t xml:space="preserve"> Figure 1</w:t>
      </w:r>
      <w:r w:rsidR="00BF45E3">
        <w:rPr>
          <w:rFonts w:ascii="Times New Roman" w:hAnsi="Times New Roman" w:cs="Times New Roman"/>
          <w:sz w:val="20"/>
          <w:szCs w:val="20"/>
          <w:lang w:val="en-US"/>
        </w:rPr>
        <w:t xml:space="preserve"> </w: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8]</w:t>
      </w:r>
      <w:r w:rsidR="00A65897">
        <w:rPr>
          <w:rFonts w:ascii="Times New Roman" w:hAnsi="Times New Roman" w:cs="Times New Roman"/>
          <w:sz w:val="20"/>
          <w:szCs w:val="20"/>
          <w:lang w:val="en-US"/>
        </w:rPr>
        <w:fldChar w:fldCharType="end"/>
      </w:r>
      <w:r w:rsidR="00EA6ECC">
        <w:rPr>
          <w:rFonts w:ascii="Times New Roman" w:hAnsi="Times New Roman" w:cs="Times New Roman"/>
          <w:sz w:val="20"/>
          <w:szCs w:val="20"/>
          <w:lang w:val="en-US"/>
        </w:rPr>
        <w:t xml:space="preserve"> and in postm</w:t>
      </w:r>
      <w:r w:rsidR="00F32DC9">
        <w:rPr>
          <w:rFonts w:ascii="Times New Roman" w:hAnsi="Times New Roman" w:cs="Times New Roman"/>
          <w:sz w:val="20"/>
          <w:szCs w:val="20"/>
          <w:lang w:val="en-US"/>
        </w:rPr>
        <w:t xml:space="preserve">enopausal women without fracture (adapted </w:t>
      </w:r>
      <w:r w:rsidR="00BF45E3" w:rsidRPr="004559C1">
        <w:rPr>
          <w:rFonts w:ascii="Times New Roman" w:hAnsi="Times New Roman" w:cs="Times New Roman"/>
          <w:sz w:val="20"/>
          <w:lang w:val="en-US"/>
        </w:rPr>
        <w:t>from</w:t>
      </w:r>
      <w:r w:rsidR="00CC050B">
        <w:rPr>
          <w:rFonts w:ascii="Times New Roman" w:hAnsi="Times New Roman" w:cs="Times New Roman"/>
          <w:sz w:val="20"/>
          <w:lang w:val="en-US"/>
        </w:rPr>
        <w:t xml:space="preserve"> F</w:t>
      </w:r>
      <w:r w:rsidR="00F32DC9">
        <w:rPr>
          <w:rFonts w:ascii="Times New Roman" w:hAnsi="Times New Roman" w:cs="Times New Roman"/>
          <w:sz w:val="20"/>
          <w:lang w:val="en-US"/>
        </w:rPr>
        <w:t>igure 1)</w:t>
      </w:r>
      <w:r w:rsidR="004559C1">
        <w:rPr>
          <w:rFonts w:ascii="Times New Roman" w:hAnsi="Times New Roman" w:cs="Times New Roman"/>
          <w:sz w:val="20"/>
          <w:lang w:val="en-US"/>
        </w:rPr>
        <w:t xml:space="preserve"> </w:t>
      </w:r>
      <w:r w:rsidR="00A65897">
        <w:rPr>
          <w:rFonts w:ascii="Times New Roman" w:hAnsi="Times New Roman" w:cs="Times New Roman"/>
          <w:sz w:val="20"/>
          <w:szCs w:val="20"/>
          <w:lang w:val="en-US"/>
        </w:rPr>
        <w:fldChar w:fldCharType="begin"/>
      </w:r>
      <w:r w:rsidR="00A65897">
        <w:rPr>
          <w:rFonts w:ascii="Times New Roman" w:hAnsi="Times New Roman" w:cs="Times New Roman"/>
          <w:sz w:val="20"/>
          <w:szCs w:val="20"/>
          <w:lang w:val="en-US"/>
        </w:rPr>
        <w:instrText xml:space="preserve"> ADDIN EN.CITE &lt;EndNote&gt;&lt;Cite&gt;&lt;Author&gt;Nakamura&lt;/Author&gt;&lt;Year&gt;2008&lt;/Year&gt;&lt;RecNum&gt;1214&lt;/RecNum&gt;&lt;DisplayText&gt;[39]&lt;/DisplayText&gt;&lt;record&gt;&lt;rec-number&gt;1214&lt;/rec-number&gt;&lt;foreign-keys&gt;&lt;key app="EN" db-id="09vtwsrpxf2vale90auvtstyvvrr5vpwzdx0" timestamp="1617283217"&gt;1214&lt;/key&gt;&lt;/foreign-keys&gt;&lt;ref-type name="Journal Article"&gt;17&lt;/ref-type&gt;&lt;contributors&gt;&lt;authors&gt;&lt;author&gt;Nakamura, K.&lt;/author&gt;&lt;author&gt;Tsugawa, N.&lt;/author&gt;&lt;author&gt;Saito, T.&lt;/author&gt;&lt;author&gt;Ishikawa, M.&lt;/author&gt;&lt;author&gt;Tsuchiya, Y.&lt;/author&gt;&lt;author&gt;Hyodo, K.&lt;/author&gt;&lt;author&gt;Maruyama, K.&lt;/author&gt;&lt;author&gt;Oshiki, R.&lt;/author&gt;&lt;author&gt;Kobayashi, R.&lt;/author&gt;&lt;author&gt;Nashimoto, M.&lt;/author&gt;&lt;author&gt;Yoshihara, A.&lt;/author&gt;&lt;author&gt;Ozaki, R.&lt;/author&gt;&lt;author&gt;Okano, T.&lt;/author&gt;&lt;author&gt;Yamamoto, M.&lt;/author&gt;&lt;/authors&gt;&lt;/contributors&gt;&lt;auth-address&gt;Department of Community Preventive Medicine, Niigata University Graduate School of Medical and Dental Sciences, 1-757 Asahimachi-dori, Niigata 951-8510, Japan. kazun@med.niigata-u.ac.jp&lt;/auth-address&gt;&lt;titles&gt;&lt;title&gt;Vitamin D status, bone mass, and bone metabolism in home-dwelling postmenopausal Japanese women: Yokogoshi Study&lt;/title&gt;&lt;secondary-title&gt;Bone&lt;/secondary-title&gt;&lt;/titles&gt;&lt;periodical&gt;&lt;full-title&gt;Bone&lt;/full-title&gt;&lt;abbr-1&gt;Bone&lt;/abbr-1&gt;&lt;/periodical&gt;&lt;pages&gt;271-7&lt;/pages&gt;&lt;volume&gt;42&lt;/volume&gt;&lt;number&gt;2&lt;/number&gt;&lt;edition&gt;2007/11/17&lt;/edition&gt;&lt;keywords&gt;&lt;keyword&gt;Aged&lt;/keyword&gt;&lt;keyword&gt;Bone Density/*physiology&lt;/keyword&gt;&lt;keyword&gt;Bone and Bones/*metabolism&lt;/keyword&gt;&lt;keyword&gt;Female&lt;/keyword&gt;&lt;keyword&gt;Humans&lt;/keyword&gt;&lt;keyword&gt;Japan&lt;/keyword&gt;&lt;keyword&gt;Middle Aged&lt;/keyword&gt;&lt;keyword&gt;Postmenopause/*metabolism&lt;/keyword&gt;&lt;keyword&gt;Vitamin D/*metabolism&lt;/keyword&gt;&lt;/keywords&gt;&lt;dates&gt;&lt;year&gt;2008&lt;/year&gt;&lt;pub-dates&gt;&lt;date&gt;Feb&lt;/date&gt;&lt;/pub-dates&gt;&lt;/dates&gt;&lt;isbn&gt;8756-3282 (Print)&amp;#xD;1873-2763 (Linking)&lt;/isbn&gt;&lt;accession-num&gt;18006400&lt;/accession-num&gt;&lt;urls&gt;&lt;related-urls&gt;&lt;url&gt;https://www.ncbi.nlm.nih.gov/pubmed/18006400&lt;/url&gt;&lt;/related-urls&gt;&lt;/urls&gt;&lt;electronic-resource-num&gt;10.1016/j.bone.2007.09.056&lt;/electronic-resource-num&gt;&lt;/record&gt;&lt;/Cite&gt;&lt;/EndNote&gt;</w:instrText>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9]</w:t>
      </w:r>
      <w:r w:rsidR="00A65897">
        <w:rPr>
          <w:rFonts w:ascii="Times New Roman" w:hAnsi="Times New Roman" w:cs="Times New Roman"/>
          <w:sz w:val="20"/>
          <w:szCs w:val="20"/>
          <w:lang w:val="en-US"/>
        </w:rPr>
        <w:fldChar w:fldCharType="end"/>
      </w:r>
      <w:r w:rsidR="004559C1">
        <w:rPr>
          <w:rFonts w:ascii="Times New Roman" w:hAnsi="Times New Roman" w:cs="Times New Roman"/>
          <w:sz w:val="20"/>
          <w:szCs w:val="20"/>
          <w:lang w:val="en-US"/>
        </w:rPr>
        <w:t>.</w:t>
      </w:r>
      <w:r w:rsidR="00F32DC9">
        <w:rPr>
          <w:rFonts w:ascii="Times New Roman" w:hAnsi="Times New Roman" w:cs="Times New Roman"/>
          <w:sz w:val="20"/>
          <w:szCs w:val="20"/>
          <w:lang w:val="en-US"/>
        </w:rPr>
        <w:t xml:space="preserve"> </w:t>
      </w:r>
      <w:r w:rsidRPr="00D01ED8">
        <w:rPr>
          <w:rFonts w:ascii="Times New Roman" w:hAnsi="Times New Roman" w:cs="Times New Roman"/>
          <w:sz w:val="20"/>
          <w:szCs w:val="20"/>
          <w:lang w:val="en-US"/>
        </w:rPr>
        <w:t>Calcifediol leve</w:t>
      </w:r>
      <w:r w:rsidR="00EA6ECC">
        <w:rPr>
          <w:rFonts w:ascii="Times New Roman" w:hAnsi="Times New Roman" w:cs="Times New Roman"/>
          <w:sz w:val="20"/>
          <w:szCs w:val="20"/>
          <w:lang w:val="en-US"/>
        </w:rPr>
        <w:t>l</w:t>
      </w:r>
      <w:r w:rsidRPr="00D01ED8">
        <w:rPr>
          <w:rFonts w:ascii="Times New Roman" w:hAnsi="Times New Roman" w:cs="Times New Roman"/>
          <w:sz w:val="20"/>
          <w:szCs w:val="20"/>
          <w:lang w:val="en-US"/>
        </w:rPr>
        <w:t xml:space="preserve">s in 317 </w:t>
      </w:r>
      <w:r w:rsidR="00BF45E3">
        <w:rPr>
          <w:rFonts w:ascii="Times New Roman" w:hAnsi="Times New Roman" w:cs="Times New Roman"/>
          <w:sz w:val="20"/>
          <w:szCs w:val="20"/>
          <w:lang w:val="en-US"/>
        </w:rPr>
        <w:t xml:space="preserve">fractured </w:t>
      </w:r>
      <w:r w:rsidRPr="00D01ED8">
        <w:rPr>
          <w:rFonts w:ascii="Times New Roman" w:hAnsi="Times New Roman" w:cs="Times New Roman"/>
          <w:sz w:val="20"/>
          <w:szCs w:val="20"/>
          <w:lang w:val="en-US"/>
        </w:rPr>
        <w:t xml:space="preserve">women with a mean age of 81 years. Values below 50 nmol/l (20 ng/ml) were found in 78%. </w: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ZYW1hbmFrYTwvQXV0aG9yPjxZZWFyPjIwMTk8L1llYXI+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38]</w:t>
      </w:r>
      <w:r w:rsidR="00A65897">
        <w:rPr>
          <w:rFonts w:ascii="Times New Roman" w:hAnsi="Times New Roman" w:cs="Times New Roman"/>
          <w:sz w:val="20"/>
          <w:szCs w:val="20"/>
          <w:lang w:val="en-US"/>
        </w:rPr>
        <w:fldChar w:fldCharType="end"/>
      </w: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 xml:space="preserve">Figure </w:t>
      </w:r>
      <w:r w:rsidR="00CF48AF">
        <w:rPr>
          <w:rFonts w:ascii="Times New Roman" w:hAnsi="Times New Roman" w:cs="Times New Roman"/>
          <w:b/>
          <w:sz w:val="20"/>
          <w:szCs w:val="20"/>
          <w:lang w:val="en-US"/>
        </w:rPr>
        <w:t>3</w:t>
      </w:r>
      <w:r w:rsidRPr="00D01ED8">
        <w:rPr>
          <w:rFonts w:ascii="Times New Roman" w:hAnsi="Times New Roman" w:cs="Times New Roman"/>
          <w:b/>
          <w:sz w:val="20"/>
          <w:szCs w:val="20"/>
          <w:lang w:val="en-US"/>
        </w:rPr>
        <w:t>:</w:t>
      </w:r>
      <w:r w:rsidRPr="00D01ED8">
        <w:rPr>
          <w:rFonts w:ascii="Times New Roman" w:hAnsi="Times New Roman" w:cs="Times New Roman"/>
          <w:sz w:val="20"/>
          <w:szCs w:val="20"/>
          <w:lang w:val="en-US"/>
        </w:rPr>
        <w:t xml:space="preserve"> Role of vitamin D in the pathogenesis and management of osteoporotic fractures (adapted from </w:t>
      </w:r>
      <w:r w:rsidR="00A65897">
        <w:rPr>
          <w:rFonts w:ascii="Times New Roman" w:hAnsi="Times New Roman" w:cs="Times New Roman"/>
          <w:sz w:val="20"/>
          <w:szCs w:val="20"/>
          <w:lang w:val="en-US"/>
        </w:rPr>
        <w:fldChar w:fldCharType="begin">
          <w:fldData xml:space="preserve">PEVuZE5vdGU+PENpdGU+PEF1dGhvcj5SaXp6b2xpPC9BdXRob3I+PFllYXI+MjAxNDwvWWVhcj48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</w:fldData>
        </w:fldChar>
      </w:r>
      <w:r w:rsidR="00A65897">
        <w:rPr>
          <w:rFonts w:ascii="Times New Roman" w:hAnsi="Times New Roman" w:cs="Times New Roman"/>
          <w:sz w:val="20"/>
          <w:szCs w:val="20"/>
          <w:lang w:val="en-US"/>
        </w:rPr>
        <w:instrText xml:space="preserve"> ADDIN EN.CITE </w:instrText>
      </w:r>
      <w:r w:rsidR="00A65897">
        <w:rPr>
          <w:rFonts w:ascii="Times New Roman" w:hAnsi="Times New Roman" w:cs="Times New Roman"/>
          <w:sz w:val="20"/>
          <w:szCs w:val="20"/>
          <w:lang w:val="en-US"/>
        </w:rPr>
        <w:fldChar w:fldCharType="begin">
          <w:fldData xml:space="preserve">PEVuZE5vdGU+PENpdGU+PEF1dGhvcj5SaXp6b2xpPC9BdXRob3I+PFllYXI+MjAxNDwvWWVhcj48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</w:fldData>
        </w:fldChar>
      </w:r>
      <w:r w:rsidR="00A65897">
        <w:rPr>
          <w:rFonts w:ascii="Times New Roman" w:hAnsi="Times New Roman" w:cs="Times New Roman"/>
          <w:sz w:val="20"/>
          <w:szCs w:val="20"/>
          <w:lang w:val="en-US"/>
        </w:rPr>
        <w:instrText xml:space="preserve"> ADDIN EN.CITE.DATA </w:instrText>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end"/>
      </w:r>
      <w:r w:rsidR="00A65897">
        <w:rPr>
          <w:rFonts w:ascii="Times New Roman" w:hAnsi="Times New Roman" w:cs="Times New Roman"/>
          <w:sz w:val="20"/>
          <w:szCs w:val="20"/>
          <w:lang w:val="en-US"/>
        </w:rPr>
      </w:r>
      <w:r w:rsidR="00A65897">
        <w:rPr>
          <w:rFonts w:ascii="Times New Roman" w:hAnsi="Times New Roman" w:cs="Times New Roman"/>
          <w:sz w:val="20"/>
          <w:szCs w:val="20"/>
          <w:lang w:val="en-US"/>
        </w:rPr>
        <w:fldChar w:fldCharType="separate"/>
      </w:r>
      <w:r w:rsidR="00A65897">
        <w:rPr>
          <w:rFonts w:ascii="Times New Roman" w:hAnsi="Times New Roman" w:cs="Times New Roman"/>
          <w:noProof/>
          <w:sz w:val="20"/>
          <w:szCs w:val="20"/>
          <w:lang w:val="en-US"/>
        </w:rPr>
        <w:t>[7]</w:t>
      </w:r>
      <w:r w:rsidR="00A65897">
        <w:rPr>
          <w:rFonts w:ascii="Times New Roman" w:hAnsi="Times New Roman" w:cs="Times New Roman"/>
          <w:sz w:val="20"/>
          <w:szCs w:val="20"/>
          <w:lang w:val="en-US"/>
        </w:rPr>
        <w:fldChar w:fldCharType="end"/>
      </w:r>
      <w:r w:rsidR="00F81449">
        <w:rPr>
          <w:rFonts w:ascii="Times New Roman" w:hAnsi="Times New Roman" w:cs="Times New Roman"/>
          <w:sz w:val="20"/>
          <w:szCs w:val="20"/>
          <w:lang w:val="en-US"/>
        </w:rPr>
        <w:t>)</w:t>
      </w:r>
    </w:p>
    <w:p w:rsidR="00B83840" w:rsidRPr="00D01ED8" w:rsidRDefault="00B83840" w:rsidP="00B83840">
      <w:pPr>
        <w:spacing w:line="360" w:lineRule="auto"/>
        <w:jc w:val="both"/>
        <w:rPr>
          <w:rFonts w:ascii="Times New Roman" w:hAnsi="Times New Roman" w:cs="Times New Roman"/>
          <w:sz w:val="20"/>
          <w:szCs w:val="20"/>
          <w:lang w:val="en-US"/>
        </w:rPr>
      </w:pPr>
    </w:p>
    <w:p w:rsidR="00B83840" w:rsidRPr="00D01ED8" w:rsidRDefault="00B83840" w:rsidP="00B83840">
      <w:pPr>
        <w:spacing w:line="360" w:lineRule="auto"/>
        <w:jc w:val="both"/>
        <w:rPr>
          <w:rFonts w:ascii="Times New Roman" w:hAnsi="Times New Roman" w:cs="Times New Roman"/>
          <w:b/>
          <w:sz w:val="20"/>
          <w:szCs w:val="20"/>
          <w:lang w:val="en-US"/>
        </w:rPr>
      </w:pPr>
      <w:r w:rsidRPr="00D01ED8">
        <w:rPr>
          <w:rFonts w:ascii="Times New Roman" w:hAnsi="Times New Roman" w:cs="Times New Roman"/>
          <w:b/>
          <w:sz w:val="20"/>
          <w:szCs w:val="20"/>
          <w:lang w:val="en-US"/>
        </w:rPr>
        <w:t>Legend to tables</w:t>
      </w: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Table 1:</w:t>
      </w:r>
      <w:r w:rsidRPr="00D01ED8">
        <w:rPr>
          <w:rFonts w:ascii="Times New Roman" w:hAnsi="Times New Roman" w:cs="Times New Roman"/>
          <w:sz w:val="20"/>
          <w:szCs w:val="20"/>
          <w:lang w:val="en-US"/>
        </w:rPr>
        <w:t xml:space="preserve"> Circulating calcifediol levels in patients admitted to orthopedi</w:t>
      </w:r>
      <w:r w:rsidR="00F81449">
        <w:rPr>
          <w:rFonts w:ascii="Times New Roman" w:hAnsi="Times New Roman" w:cs="Times New Roman"/>
          <w:sz w:val="20"/>
          <w:szCs w:val="20"/>
          <w:lang w:val="en-US"/>
        </w:rPr>
        <w:t>c wards for fragility fractures</w:t>
      </w:r>
    </w:p>
    <w:p w:rsidR="00B83840" w:rsidRPr="00D01ED8" w:rsidRDefault="00B83840" w:rsidP="00B83840">
      <w:pPr>
        <w:spacing w:line="360" w:lineRule="auto"/>
        <w:jc w:val="both"/>
        <w:rPr>
          <w:rFonts w:ascii="Times New Roman" w:hAnsi="Times New Roman" w:cs="Times New Roman"/>
          <w:sz w:val="20"/>
          <w:szCs w:val="20"/>
          <w:lang w:val="en-US"/>
        </w:rPr>
      </w:pPr>
      <w:r w:rsidRPr="00D01ED8">
        <w:rPr>
          <w:rFonts w:ascii="Times New Roman" w:hAnsi="Times New Roman" w:cs="Times New Roman"/>
          <w:b/>
          <w:sz w:val="20"/>
          <w:szCs w:val="20"/>
          <w:lang w:val="en-US"/>
        </w:rPr>
        <w:t>Table 2:</w:t>
      </w:r>
      <w:r w:rsidRPr="00D01ED8">
        <w:rPr>
          <w:rFonts w:ascii="Times New Roman" w:hAnsi="Times New Roman" w:cs="Times New Roman"/>
          <w:sz w:val="20"/>
          <w:szCs w:val="20"/>
          <w:lang w:val="en-US"/>
        </w:rPr>
        <w:t xml:space="preserve"> Recommended vitamin D sup</w:t>
      </w:r>
      <w:r w:rsidR="00F81449">
        <w:rPr>
          <w:rFonts w:ascii="Times New Roman" w:hAnsi="Times New Roman" w:cs="Times New Roman"/>
          <w:sz w:val="20"/>
          <w:szCs w:val="20"/>
          <w:lang w:val="en-US"/>
        </w:rPr>
        <w:t>ply in women older than 50 years</w:t>
      </w:r>
    </w:p>
    <w:p w:rsidR="00B83840" w:rsidRPr="00D01ED8" w:rsidRDefault="00B83840" w:rsidP="00B83840">
      <w:pPr>
        <w:spacing w:line="360" w:lineRule="auto"/>
        <w:jc w:val="both"/>
        <w:rPr>
          <w:rFonts w:ascii="Times New Roman" w:hAnsi="Times New Roman" w:cs="Times New Roman"/>
          <w:sz w:val="20"/>
          <w:szCs w:val="20"/>
          <w:lang w:val="en-US"/>
        </w:rPr>
      </w:pPr>
    </w:p>
    <w:p w:rsidR="00B83840" w:rsidRPr="00D01ED8" w:rsidRDefault="00B83840" w:rsidP="00B83840">
      <w:pPr>
        <w:spacing w:line="360" w:lineRule="auto"/>
        <w:jc w:val="both"/>
        <w:rPr>
          <w:rFonts w:ascii="Times New Roman" w:hAnsi="Times New Roman" w:cs="Times New Roman"/>
          <w:sz w:val="20"/>
          <w:szCs w:val="20"/>
          <w:lang w:val="en-US"/>
        </w:rPr>
      </w:pPr>
    </w:p>
    <w:p w:rsidR="00B83840" w:rsidRPr="00D01ED8" w:rsidRDefault="00B83840" w:rsidP="00B83840">
      <w:pPr>
        <w:spacing w:line="360" w:lineRule="auto"/>
        <w:jc w:val="both"/>
        <w:rPr>
          <w:rFonts w:ascii="Times New Roman" w:hAnsi="Times New Roman" w:cs="Times New Roman"/>
          <w:noProof/>
          <w:sz w:val="20"/>
          <w:szCs w:val="20"/>
          <w:lang w:val="en-US"/>
        </w:rPr>
      </w:pPr>
    </w:p>
    <w:p w:rsidR="00B83840" w:rsidRPr="00D01ED8" w:rsidRDefault="00B83840" w:rsidP="00B83840">
      <w:pPr>
        <w:spacing w:line="360" w:lineRule="auto"/>
        <w:jc w:val="both"/>
        <w:rPr>
          <w:rFonts w:ascii="Times New Roman" w:hAnsi="Times New Roman" w:cs="Times New Roman"/>
          <w:noProof/>
          <w:sz w:val="20"/>
          <w:szCs w:val="20"/>
          <w:lang w:val="en-US"/>
        </w:rPr>
      </w:pPr>
    </w:p>
    <w:p w:rsidR="00B83840" w:rsidRPr="00D01ED8" w:rsidRDefault="00B83840" w:rsidP="00B83840">
      <w:pPr>
        <w:rPr>
          <w:rFonts w:ascii="Times New Roman" w:hAnsi="Times New Roman" w:cs="Times New Roman"/>
          <w:noProof/>
          <w:sz w:val="20"/>
          <w:szCs w:val="20"/>
          <w:lang w:val="en-US"/>
        </w:rPr>
      </w:pPr>
    </w:p>
    <w:p w:rsidR="00B83840" w:rsidRPr="00D01ED8" w:rsidRDefault="00B83840" w:rsidP="00B83840">
      <w:pPr>
        <w:rPr>
          <w:rFonts w:ascii="Times New Roman" w:hAnsi="Times New Roman" w:cs="Times New Roman"/>
          <w:sz w:val="20"/>
          <w:szCs w:val="20"/>
          <w:lang w:val="en-US"/>
        </w:rPr>
      </w:pPr>
    </w:p>
    <w:p w:rsidR="00EB302E" w:rsidRPr="00D01ED8" w:rsidRDefault="00EB302E">
      <w:pPr>
        <w:rPr>
          <w:rFonts w:ascii="Times New Roman" w:hAnsi="Times New Roman" w:cs="Times New Roman"/>
          <w:sz w:val="20"/>
          <w:szCs w:val="20"/>
          <w:lang w:val="en-US"/>
        </w:rPr>
      </w:pPr>
    </w:p>
    <w:p w:rsidR="00C9213A" w:rsidRPr="00D01ED8" w:rsidRDefault="00C9213A">
      <w:pPr>
        <w:rPr>
          <w:rFonts w:ascii="Times New Roman" w:hAnsi="Times New Roman" w:cs="Times New Roman"/>
          <w:sz w:val="20"/>
          <w:szCs w:val="20"/>
          <w:lang w:val="en-US"/>
        </w:rPr>
      </w:pPr>
      <w:r w:rsidRPr="00D01ED8">
        <w:rPr>
          <w:rFonts w:ascii="Times New Roman" w:hAnsi="Times New Roman" w:cs="Times New Roman"/>
          <w:sz w:val="20"/>
          <w:szCs w:val="20"/>
          <w:lang w:val="en-US"/>
        </w:rPr>
        <w:br w:type="page"/>
      </w:r>
    </w:p>
    <w:p w:rsidR="00EB302E" w:rsidRPr="00D01ED8" w:rsidRDefault="00C9213A">
      <w:pPr>
        <w:rPr>
          <w:rFonts w:ascii="Times New Roman" w:hAnsi="Times New Roman" w:cs="Times New Roman"/>
          <w:b/>
          <w:sz w:val="20"/>
          <w:szCs w:val="20"/>
          <w:lang w:val="en-US"/>
        </w:rPr>
      </w:pPr>
      <w:r w:rsidRPr="00D01ED8">
        <w:rPr>
          <w:rFonts w:ascii="Times New Roman" w:hAnsi="Times New Roman" w:cs="Times New Roman"/>
          <w:b/>
          <w:sz w:val="20"/>
          <w:szCs w:val="20"/>
          <w:lang w:val="en-US"/>
        </w:rPr>
        <w:t>REFERENCES</w:t>
      </w:r>
    </w:p>
    <w:p w:rsidR="00A65897" w:rsidRDefault="00A65897">
      <w:pPr>
        <w:rPr>
          <w:rFonts w:ascii="Times New Roman" w:hAnsi="Times New Roman" w:cs="Times New Roman"/>
          <w:sz w:val="20"/>
          <w:szCs w:val="20"/>
          <w:lang w:val="en-US"/>
        </w:rPr>
      </w:pPr>
    </w:p>
    <w:p w:rsidR="00A65897" w:rsidRDefault="00A65897">
      <w:pPr>
        <w:rPr>
          <w:rFonts w:ascii="Times New Roman" w:hAnsi="Times New Roman" w:cs="Times New Roman"/>
          <w:sz w:val="20"/>
          <w:szCs w:val="20"/>
          <w:lang w:val="en-US"/>
        </w:rPr>
      </w:pPr>
    </w:p>
    <w:p w:rsidR="00A65897" w:rsidRPr="00A65897" w:rsidRDefault="00A65897" w:rsidP="00A65897">
      <w:pPr>
        <w:pStyle w:val="EndNoteBibliography"/>
        <w:spacing w:after="0"/>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r w:rsidRPr="00A65897">
        <w:t>1.</w:t>
      </w:r>
      <w:r w:rsidRPr="00A65897">
        <w:tab/>
        <w:t>Schurch MA, Rizzoli R, Mermillod B, Vasey H, Michel JP, Bonjour JP (1996) A prospective study on socioeconomic aspects of fracture of the proximal femur. J Bone Miner Res 11:1935-1942</w:t>
      </w:r>
    </w:p>
    <w:p w:rsidR="00A65897" w:rsidRPr="00A65897" w:rsidRDefault="00A65897" w:rsidP="00A65897">
      <w:pPr>
        <w:pStyle w:val="EndNoteBibliography"/>
        <w:spacing w:after="0"/>
      </w:pPr>
      <w:r w:rsidRPr="00A65897">
        <w:t>2.</w:t>
      </w:r>
      <w:r w:rsidRPr="00A65897">
        <w:tab/>
        <w:t>Johnell O, Kanis JA (2004) An estimate of the worldwide prevalence, mortality and disability associated with hip fracture. Osteoporos Int 15:897-902</w:t>
      </w:r>
    </w:p>
    <w:p w:rsidR="00A65897" w:rsidRPr="00A65897" w:rsidRDefault="00A65897" w:rsidP="00A65897">
      <w:pPr>
        <w:pStyle w:val="EndNoteBibliography"/>
        <w:spacing w:after="0"/>
      </w:pPr>
      <w:r w:rsidRPr="00A65897">
        <w:t>3.</w:t>
      </w:r>
      <w:r w:rsidRPr="00A65897">
        <w:tab/>
        <w:t xml:space="preserve">Piscitelli P, Neglia C, Feola M, et al. (2020) Updated incidence and costs of hip fractures in elderly Italian population. Aging Clin Exp Res </w:t>
      </w:r>
    </w:p>
    <w:p w:rsidR="00A65897" w:rsidRPr="00A65897" w:rsidRDefault="00A65897" w:rsidP="00A65897">
      <w:pPr>
        <w:pStyle w:val="EndNoteBibliography"/>
        <w:spacing w:after="0"/>
      </w:pPr>
      <w:r w:rsidRPr="00A65897">
        <w:t>4.</w:t>
      </w:r>
      <w:r w:rsidRPr="00A65897">
        <w:tab/>
        <w:t>Pedersen AB, Ehrenstein V, Szepligeti SK, Lunde A, Lagerros YT, Westerlund A, Tell GS, Sorensen HT (2017) Thirty-five-year Trends in First-time Hospitalization for Hip Fracture, 1-year Mortality, and the Prognostic Impact of Comorbidity: A Danish Nationwide Cohort Study, 1980-2014. Epidemiology 28:898-905</w:t>
      </w:r>
    </w:p>
    <w:p w:rsidR="00A65897" w:rsidRPr="00A65897" w:rsidRDefault="00A65897" w:rsidP="00A65897">
      <w:pPr>
        <w:pStyle w:val="EndNoteBibliography"/>
        <w:spacing w:after="0"/>
      </w:pPr>
      <w:r w:rsidRPr="00A65897">
        <w:t>5.</w:t>
      </w:r>
      <w:r w:rsidRPr="00A65897">
        <w:tab/>
        <w:t>Borgstrom F, Karlsson L, Ortsater G, et al. (2020) Fragility fractures in Europe: burden, management and opportunities. Arch Osteoporos 15:59</w:t>
      </w:r>
    </w:p>
    <w:p w:rsidR="00A65897" w:rsidRPr="00A65897" w:rsidRDefault="00A65897" w:rsidP="00A65897">
      <w:pPr>
        <w:pStyle w:val="EndNoteBibliography"/>
        <w:spacing w:after="0"/>
      </w:pPr>
      <w:r w:rsidRPr="00A65897">
        <w:t>6.</w:t>
      </w:r>
      <w:r w:rsidRPr="00A65897">
        <w:tab/>
        <w:t>Roth DE, Abrams SA, Aloia J, et al. (2018) Global prevalence and disease burden of vitamin D deficiency: a roadmap for action in low- and middle-income countries. Ann N Y Acad Sci 1430:44-79</w:t>
      </w:r>
    </w:p>
    <w:p w:rsidR="00A65897" w:rsidRPr="00A65897" w:rsidRDefault="00A65897" w:rsidP="00A65897">
      <w:pPr>
        <w:pStyle w:val="EndNoteBibliography"/>
        <w:spacing w:after="0"/>
      </w:pPr>
      <w:r w:rsidRPr="00A65897">
        <w:t>7.</w:t>
      </w:r>
      <w:r w:rsidRPr="00A65897">
        <w:tab/>
        <w:t>Rizzoli R (2014) Nutritional aspects of bone health. Best Pract Res Clin Endocrinol Metab 28:795-808</w:t>
      </w:r>
    </w:p>
    <w:p w:rsidR="00A65897" w:rsidRPr="00A65897" w:rsidRDefault="00A65897" w:rsidP="00A65897">
      <w:pPr>
        <w:pStyle w:val="EndNoteBibliography"/>
        <w:spacing w:after="0"/>
      </w:pPr>
      <w:r w:rsidRPr="00A65897">
        <w:t>8.</w:t>
      </w:r>
      <w:r w:rsidRPr="00A65897">
        <w:tab/>
        <w:t>Bouillon R, Carmeliet G (2018) Vitamin D insufficiency: Definition, diagnosis and management. Best Pract Res Clin Endocrinol Metab 32:669-684</w:t>
      </w:r>
    </w:p>
    <w:p w:rsidR="00A65897" w:rsidRPr="00A65897" w:rsidRDefault="00A65897" w:rsidP="00A65897">
      <w:pPr>
        <w:pStyle w:val="EndNoteBibliography"/>
        <w:spacing w:after="0"/>
      </w:pPr>
      <w:r w:rsidRPr="00A65897">
        <w:t>9.</w:t>
      </w:r>
      <w:r w:rsidRPr="00A65897">
        <w:tab/>
        <w:t>Bischoff-Ferrari HA, Dietrich T, Orav EJ, Hu FB, Zhang Y, Karlson EW, Dawson-Hughes B (2004) Higher 25-hydroxyvitamin D concentrations are associated with better lower-extremity function in both active and inactive persons aged &gt; or =60 y. Am J Clin Nutr 80:752-758</w:t>
      </w:r>
    </w:p>
    <w:p w:rsidR="00A65897" w:rsidRPr="00A65897" w:rsidRDefault="00A65897" w:rsidP="00A65897">
      <w:pPr>
        <w:pStyle w:val="EndNoteBibliography"/>
        <w:spacing w:after="0"/>
      </w:pPr>
      <w:r w:rsidRPr="00A65897">
        <w:t>10.</w:t>
      </w:r>
      <w:r w:rsidRPr="00A65897">
        <w:tab/>
        <w:t>Wicherts IS, van Schoor NM, Boeke AJ, Visser M, Deeg DJ, Smit J, Knol DL, Lips P (2007) Vitamin D status predicts physical performance and its decline in older persons. J Clin Endocrinol Metab 92:2058-2065</w:t>
      </w:r>
    </w:p>
    <w:p w:rsidR="00A65897" w:rsidRPr="00A65897" w:rsidRDefault="00A65897" w:rsidP="00A65897">
      <w:pPr>
        <w:pStyle w:val="EndNoteBibliography"/>
        <w:spacing w:after="0"/>
      </w:pPr>
      <w:r w:rsidRPr="00A65897">
        <w:t>11.</w:t>
      </w:r>
      <w:r w:rsidRPr="00A65897">
        <w:tab/>
        <w:t>Bouillon R, Marcocci C, Carmeliet G, et al. (2019) Skeletal and Extraskeletal Actions of Vitamin D: Current Evidence and Outstanding Questions. Endocr Rev 40:1109-1151</w:t>
      </w:r>
    </w:p>
    <w:p w:rsidR="00A65897" w:rsidRPr="00A65897" w:rsidRDefault="00A65897" w:rsidP="00A65897">
      <w:pPr>
        <w:pStyle w:val="EndNoteBibliography"/>
        <w:spacing w:after="0"/>
      </w:pPr>
      <w:r w:rsidRPr="00A65897">
        <w:t>12.</w:t>
      </w:r>
      <w:r w:rsidRPr="00A65897">
        <w:tab/>
        <w:t>Bischoff-Ferrari HA, Can U, Staehelin HB, Platz A, Henschkowski J, Michel BA, Dawson-Hughes B, Theiler R (2008) Severe vitamin D deficiency in Swiss hip fracture patients. Bone 42:597-602</w:t>
      </w:r>
    </w:p>
    <w:p w:rsidR="00A65897" w:rsidRPr="00A65897" w:rsidRDefault="00A65897" w:rsidP="00A65897">
      <w:pPr>
        <w:pStyle w:val="EndNoteBibliography"/>
        <w:spacing w:after="0"/>
      </w:pPr>
      <w:r w:rsidRPr="00A65897">
        <w:t>13.</w:t>
      </w:r>
      <w:r w:rsidRPr="00A65897">
        <w:tab/>
        <w:t>Bleicher K, Cumming RG, Naganathan V, Blyth FM, Le Couteur DG, Handelsman DJ, Waite LM, Seibel MJ (2014) U-shaped association between serum 25-hydroxyvitamin D and fracture risk in older men: results from the prospective population-based CHAMP study. J Bone Miner Res 29:2024-2031</w:t>
      </w:r>
    </w:p>
    <w:p w:rsidR="00A65897" w:rsidRPr="00A65897" w:rsidRDefault="00A65897" w:rsidP="00A65897">
      <w:pPr>
        <w:pStyle w:val="EndNoteBibliography"/>
        <w:spacing w:after="0"/>
      </w:pPr>
      <w:r w:rsidRPr="00A65897">
        <w:t>14.</w:t>
      </w:r>
      <w:r w:rsidRPr="00A65897">
        <w:tab/>
        <w:t>Hao L, Carson JL, Schlussel Y, Noveck H, Shapses SA (2020) Vitamin D deficiency is associated with reduced mobility after hip fracture surgery: a prospective study. Am J Clin Nutr 112:613-618</w:t>
      </w:r>
    </w:p>
    <w:p w:rsidR="00A65897" w:rsidRPr="00A65897" w:rsidRDefault="00A65897" w:rsidP="00A65897">
      <w:pPr>
        <w:pStyle w:val="EndNoteBibliography"/>
        <w:spacing w:after="0"/>
      </w:pPr>
      <w:r w:rsidRPr="00A65897">
        <w:t>15.</w:t>
      </w:r>
      <w:r w:rsidRPr="00A65897">
        <w:tab/>
        <w:t xml:space="preserve">(2021) National Institutes of Health, Office of Dietary Supplements. Vitamin D: fact sheet for health professionals. In. Available at : </w:t>
      </w:r>
      <w:hyperlink r:id="rId10" w:history="1">
        <w:r w:rsidRPr="00A65897">
          <w:rPr>
            <w:rStyle w:val="Hyperlink"/>
          </w:rPr>
          <w:t>https://ods.od.nih.gov/factsheets/VitaminD-HealthProfessional/</w:t>
        </w:r>
      </w:hyperlink>
      <w:r w:rsidRPr="00A65897">
        <w:t>.</w:t>
      </w:r>
    </w:p>
    <w:p w:rsidR="00A65897" w:rsidRPr="00A65897" w:rsidRDefault="00A65897" w:rsidP="00A65897">
      <w:pPr>
        <w:pStyle w:val="EndNoteBibliography"/>
        <w:spacing w:after="0"/>
      </w:pPr>
      <w:r w:rsidRPr="00A65897">
        <w:t>16.</w:t>
      </w:r>
      <w:r w:rsidRPr="00A65897">
        <w:tab/>
        <w:t>Holick MF, Chen TC (2008) Vitamin D deficiency: a worldwide problem with health consequences. Am J Clin Nutr 87:1080S-1086S</w:t>
      </w:r>
    </w:p>
    <w:p w:rsidR="00A65897" w:rsidRPr="00A65897" w:rsidRDefault="00A65897" w:rsidP="00A65897">
      <w:pPr>
        <w:pStyle w:val="EndNoteBibliography"/>
        <w:spacing w:after="0"/>
      </w:pPr>
      <w:r w:rsidRPr="00A65897">
        <w:t>17.</w:t>
      </w:r>
      <w:r w:rsidRPr="00A65897">
        <w:tab/>
        <w:t>Willett AM (2005) Vitamin D status and its relationship with parathyroid hormone and bone mineral status in older adolescents. Proc Nutr Soc 64:193-203</w:t>
      </w:r>
    </w:p>
    <w:p w:rsidR="00A65897" w:rsidRPr="00A65897" w:rsidRDefault="00A65897" w:rsidP="00A65897">
      <w:pPr>
        <w:pStyle w:val="EndNoteBibliography"/>
        <w:spacing w:after="0"/>
      </w:pPr>
      <w:r w:rsidRPr="00A65897">
        <w:t>18.</w:t>
      </w:r>
      <w:r w:rsidRPr="00A65897">
        <w:tab/>
        <w:t xml:space="preserve">Ross A TC, Yatkine AL, Del Valle HB (2011) Dietary reference intakes for calcium and vitamin D. In  Washington DC: National Academic Press. </w:t>
      </w:r>
      <w:hyperlink r:id="rId11" w:history="1">
        <w:r w:rsidRPr="00A65897">
          <w:rPr>
            <w:rStyle w:val="Hyperlink"/>
          </w:rPr>
          <w:t>https://www.ncbi.nlm.nih.gov/books/NBK56070/</w:t>
        </w:r>
      </w:hyperlink>
    </w:p>
    <w:p w:rsidR="00A65897" w:rsidRPr="00A65897" w:rsidRDefault="00A65897" w:rsidP="00A65897">
      <w:pPr>
        <w:pStyle w:val="EndNoteBibliography"/>
        <w:spacing w:after="0"/>
      </w:pPr>
      <w:r w:rsidRPr="00A65897">
        <w:t>19.</w:t>
      </w:r>
      <w:r w:rsidRPr="00A65897">
        <w:tab/>
        <w:t>Bischoff Ferrari HA, Keller U, Burckhardt P, Quack Lötscher K, Gerber B, l'Allemand D, Laimbacher J, Bachmann M, Rizzoli R (2012) Recommandations de la Commission fédérale de l'alimentation concernant l'apport de vitamine D. Forum Med Suisse 12:775-778</w:t>
      </w:r>
    </w:p>
    <w:p w:rsidR="00A65897" w:rsidRPr="00A65897" w:rsidRDefault="00A65897" w:rsidP="00A65897">
      <w:pPr>
        <w:pStyle w:val="EndNoteBibliography"/>
        <w:spacing w:after="0"/>
      </w:pPr>
      <w:r w:rsidRPr="00A65897">
        <w:t>20.</w:t>
      </w:r>
      <w:r w:rsidRPr="00A65897">
        <w:tab/>
        <w:t xml:space="preserve">Chen T, Lu Z, Holick, MF (2010) Photobiology of vitamin D. In  Holick, M editor Vitamin D : physiology, molecular biology, and clinical applications, 2nd ed New York: Humana Press. </w:t>
      </w:r>
      <w:hyperlink r:id="rId12" w:history="1">
        <w:r w:rsidRPr="00A65897">
          <w:rPr>
            <w:rStyle w:val="Hyperlink"/>
          </w:rPr>
          <w:t>https://www.researchgate.net/publication/226691483_Photobiology_of_Vitamin_D</w:t>
        </w:r>
      </w:hyperlink>
    </w:p>
    <w:p w:rsidR="00A65897" w:rsidRPr="00A65897" w:rsidRDefault="00A65897" w:rsidP="00A65897">
      <w:pPr>
        <w:pStyle w:val="EndNoteBibliography"/>
        <w:spacing w:after="0"/>
      </w:pPr>
      <w:r w:rsidRPr="00A65897">
        <w:t>21.</w:t>
      </w:r>
      <w:r w:rsidRPr="00A65897">
        <w:tab/>
        <w:t>Sempos CT, Durazo-Arvizu RA, Binkley N, Jones J, Merkel JM, Carter GD (2016) Developing vitamin D dietary guidelines and the lack of 25-hydroxyvitamin D assay standardization: The ever-present past. J Steroid Biochem Mol Biol 164:115-119</w:t>
      </w:r>
    </w:p>
    <w:p w:rsidR="00A65897" w:rsidRPr="00A65897" w:rsidRDefault="00A65897" w:rsidP="00A65897">
      <w:pPr>
        <w:pStyle w:val="EndNoteBibliography"/>
        <w:spacing w:after="0"/>
      </w:pPr>
      <w:r w:rsidRPr="00A65897">
        <w:t>22.</w:t>
      </w:r>
      <w:r w:rsidRPr="00A65897">
        <w:tab/>
        <w:t>Binkley N, Dawson-Hughes B, Durazo-Arvizu R, Thamm M, Tian L, Merkel JM, Jones JC, Carter GD, Sempos CT (2017) Vitamin D measurement standardization: The way out of the chaos. J Steroid Biochem Mol Biol 173:117-121</w:t>
      </w:r>
    </w:p>
    <w:p w:rsidR="00A65897" w:rsidRPr="00A65897" w:rsidRDefault="00A65897" w:rsidP="00A65897">
      <w:pPr>
        <w:pStyle w:val="EndNoteBibliography"/>
        <w:spacing w:after="0"/>
      </w:pPr>
      <w:r w:rsidRPr="00A65897">
        <w:t>23.</w:t>
      </w:r>
      <w:r w:rsidRPr="00A65897">
        <w:tab/>
        <w:t>Le Goff C, Peeters S, Crine Y, Lukas P, Souberbielle JC, Cavalier E (2012) Evaluation of the cross-reactivity of 25-hydroxyvitamin D2 on seven commercial immunoassays on native samples. Clin Chem Lab Med 50:2031-2032</w:t>
      </w:r>
    </w:p>
    <w:p w:rsidR="00A65897" w:rsidRPr="00A65897" w:rsidRDefault="00A65897" w:rsidP="00A65897">
      <w:pPr>
        <w:pStyle w:val="EndNoteBibliography"/>
        <w:spacing w:after="0"/>
      </w:pPr>
      <w:r w:rsidRPr="00A65897">
        <w:t>24.</w:t>
      </w:r>
      <w:r w:rsidRPr="00A65897">
        <w:tab/>
        <w:t>Vermeulen A, Verdonck L, Kaufman JM (1999) A critical evaluation of simple methods for the estimation of free testosterone in serum. J Clin Endocrinol Metab 84:3666-3672</w:t>
      </w:r>
    </w:p>
    <w:p w:rsidR="00A65897" w:rsidRPr="00A65897" w:rsidRDefault="00A65897" w:rsidP="00A65897">
      <w:pPr>
        <w:pStyle w:val="EndNoteBibliography"/>
        <w:spacing w:after="0"/>
      </w:pPr>
      <w:r w:rsidRPr="00A65897">
        <w:t>25.</w:t>
      </w:r>
      <w:r w:rsidRPr="00A65897">
        <w:tab/>
        <w:t>Powe CE, Ricciardi C, Berg AH, Erdenesanaa D, Collerone G, Ankers E, Wenger J, Karumanchi SA, Thadhani R, Bhan I (2011) Vitamin D-binding protein modifies the vitamin D-bone mineral density relationship. J Bone Miner Res 26:1609-1616</w:t>
      </w:r>
    </w:p>
    <w:p w:rsidR="00A65897" w:rsidRPr="00A65897" w:rsidRDefault="00A65897" w:rsidP="00A65897">
      <w:pPr>
        <w:pStyle w:val="EndNoteBibliography"/>
        <w:spacing w:after="0"/>
      </w:pPr>
      <w:r w:rsidRPr="00A65897">
        <w:t>26.</w:t>
      </w:r>
      <w:r w:rsidRPr="00A65897">
        <w:tab/>
        <w:t>Nielson CM, Jones KS, Bouillon R, et al. (2016) Role of Assay Type in Determining Free 25-Hydroxyvitamin D Levels in Diverse Populations. N Engl J Med 374:1695-1696</w:t>
      </w:r>
    </w:p>
    <w:p w:rsidR="00A65897" w:rsidRPr="00A65897" w:rsidRDefault="00A65897" w:rsidP="00A65897">
      <w:pPr>
        <w:pStyle w:val="EndNoteBibliography"/>
        <w:spacing w:after="0"/>
      </w:pPr>
      <w:r w:rsidRPr="00A65897">
        <w:t>27.</w:t>
      </w:r>
      <w:r w:rsidRPr="00A65897">
        <w:tab/>
        <w:t>Bikle D, Bouillon R, Thadhani R, Schoenmakers I (2017) Vitamin D metabolites in captivity? Should we measure free or total 25(OH)D to assess vitamin D status? J Steroid Biochem Mol Biol 173:105-116</w:t>
      </w:r>
    </w:p>
    <w:p w:rsidR="00A65897" w:rsidRPr="00A65897" w:rsidRDefault="00A65897" w:rsidP="00A65897">
      <w:pPr>
        <w:pStyle w:val="EndNoteBibliography"/>
        <w:spacing w:after="0"/>
      </w:pPr>
      <w:r w:rsidRPr="00A65897">
        <w:t>28.</w:t>
      </w:r>
      <w:r w:rsidRPr="00A65897">
        <w:tab/>
        <w:t>Berg AH, Powe CE, Evans MK, et al. (2015) 24,25-Dihydroxyvitamin d3 and vitamin D status of community-dwelling black and white Americans. Clin Chem 61:877-884</w:t>
      </w:r>
    </w:p>
    <w:p w:rsidR="00A65897" w:rsidRPr="00A65897" w:rsidRDefault="00A65897" w:rsidP="00A65897">
      <w:pPr>
        <w:pStyle w:val="EndNoteBibliography"/>
        <w:spacing w:after="0"/>
      </w:pPr>
      <w:r w:rsidRPr="00A65897">
        <w:t>29.</w:t>
      </w:r>
      <w:r w:rsidRPr="00A65897">
        <w:tab/>
        <w:t>Herrmann M, Farrell CL, Pusceddu I, Fabregat-Cabello N, Cavalier E (2017) Assessment of vitamin D status - a changing landscape. Clin Chem Lab Med 55:3-26</w:t>
      </w:r>
    </w:p>
    <w:p w:rsidR="00A65897" w:rsidRPr="00A65897" w:rsidRDefault="00A65897" w:rsidP="00A65897">
      <w:pPr>
        <w:pStyle w:val="EndNoteBibliography"/>
        <w:spacing w:after="0"/>
      </w:pPr>
      <w:r w:rsidRPr="00A65897">
        <w:t>30.</w:t>
      </w:r>
      <w:r w:rsidRPr="00A65897">
        <w:tab/>
        <w:t>Cavalier E, Huyghebaert L, Rousselle O, Bekaert AC, Kovacs S, Vranken L, Peeters S, Le Goff C, Ladang A (2020) Simultaneous measurement of 25(OH)-vitamin D and 24,25(OH)2-vitamin D to define cut-offs for CYP24A1 mutation and vitamin D deficiency in a population of 1200 young subjects. Clin Chem Lab Med 58:197-201</w:t>
      </w:r>
    </w:p>
    <w:p w:rsidR="00A65897" w:rsidRPr="00A65897" w:rsidRDefault="00A65897" w:rsidP="00A65897">
      <w:pPr>
        <w:pStyle w:val="EndNoteBibliography"/>
        <w:spacing w:after="0"/>
      </w:pPr>
      <w:r w:rsidRPr="00A65897">
        <w:t>31.</w:t>
      </w:r>
      <w:r w:rsidRPr="00A65897">
        <w:tab/>
        <w:t>Priemel M, von Domarus C, Klatte TO, et al. (2010) Bone mineralization defects and vitamin D deficiency: histomorphometric analysis of iliac crest bone biopsies and circulating 25-hydroxyvitamin D in 675 patients. J Bone Miner Res 25:305-312</w:t>
      </w:r>
    </w:p>
    <w:p w:rsidR="00A65897" w:rsidRPr="00A65897" w:rsidRDefault="00A65897" w:rsidP="00A65897">
      <w:pPr>
        <w:pStyle w:val="EndNoteBibliography"/>
        <w:spacing w:after="0"/>
      </w:pPr>
      <w:r w:rsidRPr="00A65897">
        <w:t>32.</w:t>
      </w:r>
      <w:r w:rsidRPr="00A65897">
        <w:tab/>
        <w:t>Yu HJ, Kwon MJ, Woo HY, Park H (2016) Analysis of 25-Hydroxyvitamin D Status According to Age, Gender, and Seasonal Variation. J Clin Lab Anal 30:905-911</w:t>
      </w:r>
    </w:p>
    <w:p w:rsidR="00A65897" w:rsidRPr="00A65897" w:rsidRDefault="00A65897" w:rsidP="00A65897">
      <w:pPr>
        <w:pStyle w:val="EndNoteBibliography"/>
        <w:spacing w:after="0"/>
      </w:pPr>
      <w:r w:rsidRPr="00A65897">
        <w:t>33.</w:t>
      </w:r>
      <w:r w:rsidRPr="00A65897">
        <w:tab/>
        <w:t>Macdonald HM, Mavroeidi A, Fraser WD, et al. (2011) Sunlight and dietary contributions to the seasonal vitamin D status of cohorts of healthy postmenopausal women living at northerly latitudes: a major cause for concern? Osteoporos Int 22:2461-2472</w:t>
      </w:r>
    </w:p>
    <w:p w:rsidR="00A65897" w:rsidRPr="00A65897" w:rsidRDefault="00A65897" w:rsidP="00A65897">
      <w:pPr>
        <w:pStyle w:val="EndNoteBibliography"/>
        <w:spacing w:after="0"/>
      </w:pPr>
      <w:r w:rsidRPr="00A65897">
        <w:t>34.</w:t>
      </w:r>
      <w:r w:rsidRPr="00A65897">
        <w:tab/>
        <w:t>Jungert A, Roth HJ, Neuhauser-Berthold M (2012) Serum 25-hydroxyvitamin D3 and body composition in an elderly cohort from Germany: a cross-sectional study. Nutr Metab (Lond) 9:42</w:t>
      </w:r>
    </w:p>
    <w:p w:rsidR="00A65897" w:rsidRPr="00A65897" w:rsidRDefault="00A65897" w:rsidP="00A65897">
      <w:pPr>
        <w:pStyle w:val="EndNoteBibliography"/>
        <w:spacing w:after="0"/>
      </w:pPr>
      <w:r w:rsidRPr="00A65897">
        <w:t>35.</w:t>
      </w:r>
      <w:r w:rsidRPr="00A65897">
        <w:tab/>
        <w:t>Vimaleswaran KS, Berry DJ, Lu C, et al. (2013) Causal relationship between obesity and vitamin D status: bi-directional Mendelian randomization analysis of multiple cohorts. PLoS Med 10:e1001383</w:t>
      </w:r>
    </w:p>
    <w:p w:rsidR="00A65897" w:rsidRPr="00A65897" w:rsidRDefault="00A65897" w:rsidP="00A65897">
      <w:pPr>
        <w:pStyle w:val="EndNoteBibliography"/>
        <w:spacing w:after="0"/>
      </w:pPr>
      <w:r w:rsidRPr="00A65897">
        <w:t>36.</w:t>
      </w:r>
      <w:r w:rsidRPr="00A65897">
        <w:tab/>
        <w:t>Nonnecke BJ, McGill JL, Ridpath JF, Sacco RE, Lippolis JD, Reinhardt TA (2014) Acute phase response elicited by experimental bovine diarrhea virus (BVDV) infection is associated with decreased vitamin D and E status of vitamin-replete preruminant calves. J Dairy Sci 97:5566-5579</w:t>
      </w:r>
    </w:p>
    <w:p w:rsidR="00A65897" w:rsidRPr="00A65897" w:rsidRDefault="00A65897" w:rsidP="00A65897">
      <w:pPr>
        <w:pStyle w:val="EndNoteBibliography"/>
        <w:spacing w:after="0"/>
      </w:pPr>
      <w:r w:rsidRPr="00A65897">
        <w:t>37.</w:t>
      </w:r>
      <w:r w:rsidRPr="00A65897">
        <w:tab/>
        <w:t>Waldron JL, Ashby HL, Cornes MP, Bechervaise J, Razavi C, Thomas OL, Chugh S, Deshpande S, Ford C, Gama R (2013) Vitamin D: a negative acute phase reactant. J Clin Pathol 66:620-622</w:t>
      </w:r>
    </w:p>
    <w:p w:rsidR="00A65897" w:rsidRPr="00A65897" w:rsidRDefault="00A65897" w:rsidP="00A65897">
      <w:pPr>
        <w:pStyle w:val="EndNoteBibliography"/>
        <w:spacing w:after="0"/>
      </w:pPr>
      <w:r w:rsidRPr="00A65897">
        <w:t>38.</w:t>
      </w:r>
      <w:r w:rsidRPr="00A65897">
        <w:tab/>
        <w:t>Yamanaka Y, Menuki K, Zenke Y, Ikeda S, Hatakeyama E, Kawano K, Nishida S, Tanaka H, Yumisashi K, Sakai A (2019) Serum 25-hydroxyvitamin D concentrations in Japanese postmenopausal women with osteoporotic fractures. Osteoporos Sarcopenia 5:116-121</w:t>
      </w:r>
    </w:p>
    <w:p w:rsidR="00A65897" w:rsidRPr="00F81449" w:rsidRDefault="00A65897" w:rsidP="00A65897">
      <w:pPr>
        <w:pStyle w:val="EndNoteBibliography"/>
        <w:spacing w:after="0"/>
      </w:pPr>
      <w:r w:rsidRPr="00F81449">
        <w:t>39.</w:t>
      </w:r>
      <w:r w:rsidRPr="00F81449">
        <w:tab/>
        <w:t>Nakamura K, Tsugawa N, Saito T, et al. (2008) Vitamin D status, bone mass, and bone metabolism in home-dwelling postmenopausal Japanese women: Yokogoshi Study. Bone 42:271-277</w:t>
      </w:r>
    </w:p>
    <w:p w:rsidR="00A65897" w:rsidRPr="00A65897" w:rsidRDefault="00A65897" w:rsidP="00A65897">
      <w:pPr>
        <w:pStyle w:val="EndNoteBibliography"/>
        <w:spacing w:after="0"/>
      </w:pPr>
      <w:r w:rsidRPr="00A65897">
        <w:t>40.</w:t>
      </w:r>
      <w:r w:rsidRPr="00A65897">
        <w:tab/>
        <w:t xml:space="preserve">Awal W, Bindra R, Price N, Sadler A, Robinson A, Hymer I, Chen J (2020) Vitamin D deficiency in proximal femur fracture patients of South-East Queensland. Australas J Ageing </w:t>
      </w:r>
    </w:p>
    <w:p w:rsidR="00A65897" w:rsidRPr="00A65897" w:rsidRDefault="00A65897" w:rsidP="00A65897">
      <w:pPr>
        <w:pStyle w:val="EndNoteBibliography"/>
        <w:spacing w:after="0"/>
      </w:pPr>
      <w:r w:rsidRPr="00A65897">
        <w:t>41.</w:t>
      </w:r>
      <w:r w:rsidRPr="00A65897">
        <w:tab/>
        <w:t>Cher EWL, Allen JC, Moo IH, Lo EC, Peh B, Howe TS, Koh JSB (2020) Sub-optimal serum 25-hydroxyvitamin D level affects 2-year survival after hip fracture surgery. J Bone Miner Metab 38:555-562</w:t>
      </w:r>
    </w:p>
    <w:p w:rsidR="00A65897" w:rsidRPr="00A65897" w:rsidRDefault="00A65897" w:rsidP="00A65897">
      <w:pPr>
        <w:pStyle w:val="EndNoteBibliography"/>
        <w:spacing w:after="0"/>
      </w:pPr>
      <w:r w:rsidRPr="00A65897">
        <w:t>42.</w:t>
      </w:r>
      <w:r w:rsidRPr="00A65897">
        <w:tab/>
        <w:t>Dadra A, Aggarwal S, Kumar P, Kumar V, Dibar DP, Bhadada SK (2019) High prevalence of vitamin D deficiency and osteoporosis in patients with fragility fractures of hip: A pilot study. J Clin Orthop Trauma 10:1097-1100</w:t>
      </w:r>
    </w:p>
    <w:p w:rsidR="00A65897" w:rsidRPr="00A65897" w:rsidRDefault="00A65897" w:rsidP="00A65897">
      <w:pPr>
        <w:pStyle w:val="EndNoteBibliography"/>
        <w:spacing w:after="0"/>
      </w:pPr>
      <w:r w:rsidRPr="00A65897">
        <w:t>43.</w:t>
      </w:r>
      <w:r w:rsidRPr="00A65897">
        <w:tab/>
        <w:t>Lakkireddy M, Mudavath SV, Karra ML, Arora AJ (2019) Hypovitaminosis D in patients with osteoporotic hip fractures. J Clin Orthop Trauma 10:768-773</w:t>
      </w:r>
    </w:p>
    <w:p w:rsidR="00A65897" w:rsidRPr="00A65897" w:rsidRDefault="00A65897" w:rsidP="00A65897">
      <w:pPr>
        <w:pStyle w:val="EndNoteBibliography"/>
        <w:spacing w:after="0"/>
      </w:pPr>
      <w:r w:rsidRPr="00A65897">
        <w:t>44.</w:t>
      </w:r>
      <w:r w:rsidRPr="00A65897">
        <w:tab/>
        <w:t>Niikura T, Oe K, Sakai Y, et al. (2019) Insufficiency and deficiency of vitamin D in elderly patients with fragility fractures of the hip in the Japanese population. J Orthop Surg (Hong Kong) 27:2309499019877517</w:t>
      </w:r>
    </w:p>
    <w:p w:rsidR="00A65897" w:rsidRPr="00A65897" w:rsidRDefault="00A65897" w:rsidP="00A65897">
      <w:pPr>
        <w:pStyle w:val="EndNoteBibliography"/>
        <w:spacing w:after="0"/>
      </w:pPr>
      <w:r w:rsidRPr="00A65897">
        <w:t>45.</w:t>
      </w:r>
      <w:r w:rsidRPr="00A65897">
        <w:tab/>
        <w:t>Papaioannou A, Kennedy CC, Giangregorio L, Ioannidis G, Pritchard J, Hanley DA, Farrauto L, DeBeer J, Adachi JD (2011) A randomized controlled trial of vitamin D dosing strategies after acute hip fracture: no advantage of loading doses over daily supplementation. BMC Musculoskelet Disord 12:135</w:t>
      </w:r>
    </w:p>
    <w:p w:rsidR="00A65897" w:rsidRPr="00A65897" w:rsidRDefault="00A65897" w:rsidP="00A65897">
      <w:pPr>
        <w:pStyle w:val="EndNoteBibliography"/>
        <w:spacing w:after="0"/>
      </w:pPr>
      <w:r w:rsidRPr="00A65897">
        <w:t>46.</w:t>
      </w:r>
      <w:r w:rsidRPr="00A65897">
        <w:tab/>
        <w:t>Ish-Shalom S, Segal E, Salganik T, Raz B, Bromberg IL, Vieth R (2008) Comparison of daily, weekly, and monthly vitamin D3 in ethanol dosing protocols for two months in elderly hip fracture patients. J Clin Endocrinol Metab 93:3430-3435</w:t>
      </w:r>
    </w:p>
    <w:p w:rsidR="00A65897" w:rsidRPr="00A65897" w:rsidRDefault="00A65897" w:rsidP="00A65897">
      <w:pPr>
        <w:pStyle w:val="EndNoteBibliography"/>
        <w:spacing w:after="0"/>
      </w:pPr>
      <w:r w:rsidRPr="00A65897">
        <w:t>47.</w:t>
      </w:r>
      <w:r w:rsidRPr="00A65897">
        <w:tab/>
        <w:t>Mak JC, Klein LA, Finnegan T, Mason RS, Cameron ID (2014) An initial loading-dose vitamin D versus placebo after hip fracture surgery: baseline characteristics of a randomized controlled trial (REVITAHIP). BMC Geriatr 14:101</w:t>
      </w:r>
    </w:p>
    <w:p w:rsidR="00A65897" w:rsidRPr="00A65897" w:rsidRDefault="00A65897" w:rsidP="00A65897">
      <w:pPr>
        <w:pStyle w:val="EndNoteBibliography"/>
        <w:spacing w:after="0"/>
      </w:pPr>
      <w:r w:rsidRPr="00A65897">
        <w:t>48.</w:t>
      </w:r>
      <w:r w:rsidRPr="00A65897">
        <w:tab/>
        <w:t>Moo IH, Kam CJW, Cher EWL, Peh BCJ, Lo CE, Chua DTC, Lo NN, Howe TS, Koh JSB (2020) The effect of the comorbidity burden on vitamin D levels in geriatric hip fracture. BMC Musculoskelet Disord 21:524</w:t>
      </w:r>
    </w:p>
    <w:p w:rsidR="00A65897" w:rsidRPr="00A65897" w:rsidRDefault="00A65897" w:rsidP="00A65897">
      <w:pPr>
        <w:pStyle w:val="EndNoteBibliography"/>
        <w:spacing w:after="0"/>
      </w:pPr>
      <w:r w:rsidRPr="00A65897">
        <w:t>49.</w:t>
      </w:r>
      <w:r w:rsidRPr="00A65897">
        <w:tab/>
        <w:t>Maier GS, Seeger JB, Horas K, Roth KE, Kurth AA, Maus U (2015) The prevalence of vitamin D deficiency in patients with vertebral fragility fractures. Bone Joint J 97-B:89-93</w:t>
      </w:r>
    </w:p>
    <w:p w:rsidR="00A65897" w:rsidRPr="00A65897" w:rsidRDefault="00A65897" w:rsidP="00A65897">
      <w:pPr>
        <w:pStyle w:val="EndNoteBibliography"/>
        <w:spacing w:after="0"/>
      </w:pPr>
      <w:r w:rsidRPr="00A65897">
        <w:t>50.</w:t>
      </w:r>
      <w:r w:rsidRPr="00A65897">
        <w:tab/>
        <w:t>Maier GS, Kolbow K, Lazovic D, Horas K, Roth KE, Seeger JB, Maus U (2016) Risk factors for pelvic insufficiency fractures and outcome after conservative therapy. Arch Gerontol Geriatr 67:80-85</w:t>
      </w:r>
    </w:p>
    <w:p w:rsidR="00A65897" w:rsidRPr="00A65897" w:rsidRDefault="00A65897" w:rsidP="00A65897">
      <w:pPr>
        <w:pStyle w:val="EndNoteBibliography"/>
        <w:spacing w:after="0"/>
      </w:pPr>
      <w:r w:rsidRPr="00A65897">
        <w:t>51.</w:t>
      </w:r>
      <w:r w:rsidRPr="00A65897">
        <w:tab/>
        <w:t>Bee CR, Sheerin DV, Wuest TK, Fitzpatrick DC (2013) Serum vitamin D levels in orthopaedic trauma patients living in the northwestern United States. J Orthop Trauma 27:e103-106</w:t>
      </w:r>
    </w:p>
    <w:p w:rsidR="00A65897" w:rsidRPr="00A65897" w:rsidRDefault="00A65897" w:rsidP="00A65897">
      <w:pPr>
        <w:pStyle w:val="EndNoteBibliography"/>
        <w:spacing w:after="0"/>
      </w:pPr>
      <w:r w:rsidRPr="00A65897">
        <w:t>52.</w:t>
      </w:r>
      <w:r w:rsidRPr="00A65897">
        <w:tab/>
        <w:t>Wang N, Chen Y, Ji J, Chang J, Yu S, Yu B (2020) The relationship between serum vitamin D and fracture risk in the elderly: a meta-analysis. J Orthop Surg Res 15:81</w:t>
      </w:r>
    </w:p>
    <w:p w:rsidR="00A65897" w:rsidRPr="00A65897" w:rsidRDefault="00A65897" w:rsidP="00A65897">
      <w:pPr>
        <w:pStyle w:val="EndNoteBibliography"/>
        <w:spacing w:after="0"/>
      </w:pPr>
      <w:r w:rsidRPr="00A65897">
        <w:t>53.</w:t>
      </w:r>
      <w:r w:rsidRPr="00A65897">
        <w:tab/>
        <w:t>Aspray TJ, Bowring C, Fraser W, et al. (2014) National Osteoporosis Society vitamin D guideline summary. Age Ageing 43:592-595</w:t>
      </w:r>
    </w:p>
    <w:p w:rsidR="00A65897" w:rsidRPr="00A65897" w:rsidRDefault="00A65897" w:rsidP="00A65897">
      <w:pPr>
        <w:pStyle w:val="EndNoteBibliography"/>
        <w:spacing w:after="0"/>
      </w:pPr>
      <w:r w:rsidRPr="00A65897">
        <w:t>54.</w:t>
      </w:r>
      <w:r w:rsidRPr="00A65897">
        <w:tab/>
        <w:t>Brinker MR, O'Connor DP, Monla YT, Earthman TP (2007) Metabolic and endocrine abnormalities in patients with nonunions. J Orthop Trauma 21:557-570</w:t>
      </w:r>
    </w:p>
    <w:p w:rsidR="00A65897" w:rsidRPr="00A65897" w:rsidRDefault="00A65897" w:rsidP="00A65897">
      <w:pPr>
        <w:pStyle w:val="EndNoteBibliography"/>
        <w:spacing w:after="0"/>
      </w:pPr>
      <w:r w:rsidRPr="00A65897">
        <w:t>55.</w:t>
      </w:r>
      <w:r w:rsidRPr="00A65897">
        <w:tab/>
        <w:t>Jesudason D, Need AG, Horowitz M, O'Loughlin PD, Morris HA, Nordin BE (2002) Relationship between serum 25-hydroxyvitamin D and bone resorption markers in vitamin D insufficiency. Bone 31:626-630</w:t>
      </w:r>
    </w:p>
    <w:p w:rsidR="00A65897" w:rsidRPr="00A65897" w:rsidRDefault="00A65897" w:rsidP="00A65897">
      <w:pPr>
        <w:pStyle w:val="EndNoteBibliography"/>
        <w:spacing w:after="0"/>
      </w:pPr>
      <w:r w:rsidRPr="00A65897">
        <w:t>56.</w:t>
      </w:r>
      <w:r w:rsidRPr="00A65897">
        <w:tab/>
        <w:t>Pourfeizi HH, Tabriz A, Elmi A, Aslani H (2013) Prevalence of vitamin D deficiency and secondary hyperparathyroidism in nonunion of traumatic fractures. Acta Med Iran 51:705-710</w:t>
      </w:r>
    </w:p>
    <w:p w:rsidR="00A65897" w:rsidRPr="00A65897" w:rsidRDefault="00A65897" w:rsidP="00A65897">
      <w:pPr>
        <w:pStyle w:val="EndNoteBibliography"/>
        <w:spacing w:after="0"/>
      </w:pPr>
      <w:r w:rsidRPr="00A65897">
        <w:t>57.</w:t>
      </w:r>
      <w:r w:rsidRPr="00A65897">
        <w:tab/>
        <w:t>Zura R, Xiong Z, Einhorn T, et al. (2016) Epidemiology of Fracture Nonunion in 18 Human Bones. JAMA Surg 151:e162775</w:t>
      </w:r>
    </w:p>
    <w:p w:rsidR="00A65897" w:rsidRPr="00A65897" w:rsidRDefault="00A65897" w:rsidP="00A65897">
      <w:pPr>
        <w:pStyle w:val="EndNoteBibliography"/>
        <w:spacing w:after="0"/>
      </w:pPr>
      <w:r w:rsidRPr="00A65897">
        <w:t>58.</w:t>
      </w:r>
      <w:r w:rsidRPr="00A65897">
        <w:tab/>
        <w:t>Schlundt C, Bucher CH, Tsitsilonis S, Schell H, Duda GN, Schmidt-Bleek K (2018) Clinical and Research Approaches to Treat Non-union Fracture. Curr Osteoporos Rep 16:155-168</w:t>
      </w:r>
    </w:p>
    <w:p w:rsidR="00A65897" w:rsidRPr="00A65897" w:rsidRDefault="00A65897" w:rsidP="00A65897">
      <w:pPr>
        <w:pStyle w:val="EndNoteBibliography"/>
        <w:spacing w:after="0"/>
      </w:pPr>
      <w:r w:rsidRPr="00A65897">
        <w:t>59.</w:t>
      </w:r>
      <w:r w:rsidRPr="00A65897">
        <w:tab/>
        <w:t>Haines N, Kempton LB, Seymour RB, et al. (2017) The effect of a single early high-dose vitamin D supplement on fracture union in patients with hypovitaminosis D: a prospective randomised trial. Bone Joint J 99-B:1520-1525</w:t>
      </w:r>
    </w:p>
    <w:p w:rsidR="00A65897" w:rsidRPr="00A65897" w:rsidRDefault="00A65897" w:rsidP="00A65897">
      <w:pPr>
        <w:pStyle w:val="EndNoteBibliography"/>
        <w:spacing w:after="0"/>
      </w:pPr>
      <w:r w:rsidRPr="00A65897">
        <w:t>60.</w:t>
      </w:r>
      <w:r w:rsidRPr="00A65897">
        <w:tab/>
        <w:t>Doetsch AM, Faber J, Lynnerup N, Watjen I, Bliddal H, Danneskiold-Samsoe B (2004) The effect of calcium and vitamin D3 supplementation on the healing of the proximal humerus fracture: a randomized placebo-controlled study. Calcif Tissue Int 75:183-188</w:t>
      </w:r>
    </w:p>
    <w:p w:rsidR="00A65897" w:rsidRPr="00A65897" w:rsidRDefault="00A65897" w:rsidP="00A65897">
      <w:pPr>
        <w:pStyle w:val="EndNoteBibliography"/>
        <w:spacing w:after="0"/>
      </w:pPr>
      <w:r w:rsidRPr="00A65897">
        <w:t>61.</w:t>
      </w:r>
      <w:r w:rsidRPr="00A65897">
        <w:tab/>
        <w:t>Gorter EA, Krijnen P, Schipper IB (2017) Vitamin D status and adult fracture healing. J Clin Orthop Trauma 8:34-37</w:t>
      </w:r>
    </w:p>
    <w:p w:rsidR="00A65897" w:rsidRPr="00A65897" w:rsidRDefault="00A65897" w:rsidP="00A65897">
      <w:pPr>
        <w:pStyle w:val="EndNoteBibliography"/>
        <w:spacing w:after="0"/>
      </w:pPr>
      <w:r w:rsidRPr="00A65897">
        <w:t>62.</w:t>
      </w:r>
      <w:r w:rsidRPr="00A65897">
        <w:tab/>
        <w:t>Gorter EA, Hamdy NA, Appelman-Dijkstra NM, Schipper IB (2014) The role of vitamin D in human fracture healing: a systematic review of the literature. Bone 64:288-297</w:t>
      </w:r>
    </w:p>
    <w:p w:rsidR="00A65897" w:rsidRPr="00A65897" w:rsidRDefault="00A65897" w:rsidP="00A65897">
      <w:pPr>
        <w:pStyle w:val="EndNoteBibliography"/>
        <w:spacing w:after="0"/>
      </w:pPr>
      <w:r w:rsidRPr="00A65897">
        <w:t>63.</w:t>
      </w:r>
      <w:r w:rsidRPr="00A65897">
        <w:tab/>
        <w:t>Chiavarini M, Naldini G, Fabiani R (2020) The Role of Diet in Osteoporotic Fracture Healing: a Systematic Review. Curr Osteoporos Rep 18:138-147</w:t>
      </w:r>
    </w:p>
    <w:p w:rsidR="00A65897" w:rsidRPr="00A65897" w:rsidRDefault="00A65897" w:rsidP="00A65897">
      <w:pPr>
        <w:pStyle w:val="EndNoteBibliography"/>
        <w:spacing w:after="0"/>
      </w:pPr>
      <w:r w:rsidRPr="00A65897">
        <w:t>64.</w:t>
      </w:r>
      <w:r w:rsidRPr="00A65897">
        <w:tab/>
        <w:t>Javed F, Malmstrom H, Kellesarian SV, Al-Kheraif AA, Vohra F, Romanos GE (2016) Efficacy of Vitamin D3 Supplementation on Osseointegration of Implants. Implant Dent 25:281-287</w:t>
      </w:r>
    </w:p>
    <w:p w:rsidR="00A65897" w:rsidRPr="00A65897" w:rsidRDefault="00A65897" w:rsidP="00A65897">
      <w:pPr>
        <w:pStyle w:val="EndNoteBibliography"/>
        <w:spacing w:after="0"/>
      </w:pPr>
      <w:r w:rsidRPr="00A65897">
        <w:t>65.</w:t>
      </w:r>
      <w:r w:rsidRPr="00A65897">
        <w:tab/>
        <w:t>Nastri L, Moretti A, Migliaccio S, et al. (2020) Do Dietary Supplements and Nutraceuticals Have Effects on Dental Implant Osseointegration? A Scoping Review. Nutrients 12:</w:t>
      </w:r>
    </w:p>
    <w:p w:rsidR="00A65897" w:rsidRPr="00A65897" w:rsidRDefault="00A65897" w:rsidP="00A65897">
      <w:pPr>
        <w:pStyle w:val="EndNoteBibliography"/>
        <w:spacing w:after="0"/>
      </w:pPr>
      <w:r w:rsidRPr="00A65897">
        <w:t>66.</w:t>
      </w:r>
      <w:r w:rsidRPr="00A65897">
        <w:tab/>
        <w:t>Mangano F, Ghertasi Oskouei S, Paz A, Mangano, N. Mangano C (2018) Low serum vitamin D and early dental implant failure: Is there a connection? A retrospective clnical study on 1740 implants placed in 885 patients. J Dent Res Dent Clin Dent Prospects 12:174-182</w:t>
      </w:r>
    </w:p>
    <w:p w:rsidR="00A65897" w:rsidRPr="00A65897" w:rsidRDefault="00A65897" w:rsidP="00A65897">
      <w:pPr>
        <w:pStyle w:val="EndNoteBibliography"/>
        <w:spacing w:after="0"/>
      </w:pPr>
      <w:r w:rsidRPr="00A65897">
        <w:t>67.</w:t>
      </w:r>
      <w:r w:rsidRPr="00A65897">
        <w:tab/>
        <w:t>Dvorak G, Fugl A, Watzek G, Tangl S, Pokorny P, Gruber R (2012) Impact of dietary vitamin D on osseointegration in the ovariectomized rat. Clin Oral Implants Res 23:1308-1313</w:t>
      </w:r>
    </w:p>
    <w:p w:rsidR="00A65897" w:rsidRPr="00A65897" w:rsidRDefault="00A65897" w:rsidP="00A65897">
      <w:pPr>
        <w:pStyle w:val="EndNoteBibliography"/>
        <w:spacing w:after="0"/>
      </w:pPr>
      <w:r w:rsidRPr="00A65897">
        <w:t>68.</w:t>
      </w:r>
      <w:r w:rsidRPr="00A65897">
        <w:tab/>
        <w:t>Sprague S, Bhandari M, Devji T, Scott T, Petrisor B, McKay P, Slobogean GP (2016) Prescription of Vitamin D to Fracture Patients: A Lack of Consensus and Evidence. J Orthop Trauma 30:e64-69</w:t>
      </w:r>
    </w:p>
    <w:p w:rsidR="00A65897" w:rsidRPr="00A65897" w:rsidRDefault="00A65897" w:rsidP="00A65897">
      <w:pPr>
        <w:pStyle w:val="EndNoteBibliography"/>
        <w:spacing w:after="0"/>
      </w:pPr>
      <w:r w:rsidRPr="00A65897">
        <w:t>69.</w:t>
      </w:r>
      <w:r w:rsidRPr="00A65897">
        <w:tab/>
        <w:t>Anderson PH (2017) Vitamin D Activity and Metabolism in Bone. Curr Osteoporos Rep 15:443-449</w:t>
      </w:r>
    </w:p>
    <w:p w:rsidR="00A65897" w:rsidRPr="00A65897" w:rsidRDefault="00A65897" w:rsidP="00A65897">
      <w:pPr>
        <w:pStyle w:val="EndNoteBibliography"/>
        <w:spacing w:after="0"/>
      </w:pPr>
      <w:r w:rsidRPr="00A65897">
        <w:t>70.</w:t>
      </w:r>
      <w:r w:rsidRPr="00A65897">
        <w:tab/>
        <w:t>Foccillo A, Aicale R, Maffulli N (2017) Elective Orthopaedic and Trauma Patients in Southern Italy are Vitamin D Deficient. A Pilot Study. Transl Med UniSa 17:6-11</w:t>
      </w:r>
    </w:p>
    <w:p w:rsidR="00A65897" w:rsidRPr="00A65897" w:rsidRDefault="00A65897" w:rsidP="00A65897">
      <w:pPr>
        <w:pStyle w:val="EndNoteBibliography"/>
        <w:spacing w:after="0"/>
      </w:pPr>
      <w:r w:rsidRPr="00A65897">
        <w:t>71.</w:t>
      </w:r>
      <w:r w:rsidRPr="00A65897">
        <w:tab/>
        <w:t>Maniar RN, Patil AM, Maniar AR, Gangaraju B, Singh J (2016) Effect of Preoperative Vitamin D Levels on Functional Performance after Total Knee Arthroplasty. Clin Orthop Surg 8:153-156</w:t>
      </w:r>
    </w:p>
    <w:p w:rsidR="00A65897" w:rsidRPr="00A65897" w:rsidRDefault="00A65897" w:rsidP="00A65897">
      <w:pPr>
        <w:pStyle w:val="EndNoteBibliography"/>
        <w:spacing w:after="0"/>
      </w:pPr>
      <w:r w:rsidRPr="00A65897">
        <w:t>72.</w:t>
      </w:r>
      <w:r w:rsidRPr="00A65897">
        <w:tab/>
        <w:t>Maier GS, Horas K, Seeger JB, Roth KE, Kurth AA, Maus U (2014) Is there an association between periprosthetic joint infection and low vitamin D levels? Int Orthop 38:1499-1504</w:t>
      </w:r>
    </w:p>
    <w:p w:rsidR="00A65897" w:rsidRPr="00A65897" w:rsidRDefault="00A65897" w:rsidP="00A65897">
      <w:pPr>
        <w:pStyle w:val="EndNoteBibliography"/>
        <w:spacing w:after="0"/>
      </w:pPr>
      <w:r w:rsidRPr="00A65897">
        <w:t>73.</w:t>
      </w:r>
      <w:r w:rsidRPr="00A65897">
        <w:tab/>
        <w:t>Hernigou P, Sitbon J, Dubory A, Auregan JC (2019) Vitamin D history part III: the "modern times"-new questions for orthopaedic practice: deficiency, cell therapy, osteomalacia, fractures, supplementation, infections. Int Orthop 43:1755-1771</w:t>
      </w:r>
    </w:p>
    <w:p w:rsidR="00A65897" w:rsidRPr="00A65897" w:rsidRDefault="00A65897" w:rsidP="00A65897">
      <w:pPr>
        <w:pStyle w:val="EndNoteBibliography"/>
        <w:spacing w:after="0"/>
      </w:pPr>
      <w:r w:rsidRPr="00A65897">
        <w:t>74.</w:t>
      </w:r>
      <w:r w:rsidRPr="00A65897">
        <w:tab/>
        <w:t>Maier GS, Maus U, Lazovic D, Horas K, Roth KE, Kurth AA (2016) Is there an association between low serum 25-OH-D levels and the length of hospital stay in orthopaedic patients after arthroplasty? J Orthop Traumatol 17:297-302</w:t>
      </w:r>
    </w:p>
    <w:p w:rsidR="00A65897" w:rsidRPr="00A65897" w:rsidRDefault="00A65897" w:rsidP="00A65897">
      <w:pPr>
        <w:pStyle w:val="EndNoteBibliography"/>
        <w:spacing w:after="0"/>
      </w:pPr>
      <w:r w:rsidRPr="00A65897">
        <w:t>75.</w:t>
      </w:r>
      <w:r w:rsidRPr="00A65897">
        <w:tab/>
        <w:t>Mangano F, Mortellaro C, Mangano N, Mangano C (2016) Is Low Serum Vitamin D Associated with Early Dental Implant Failure? A Retrospective Evaluation on 1625 Implants Placed in 822 Patients. Mediators Inflamm 2016:5319718</w:t>
      </w:r>
    </w:p>
    <w:p w:rsidR="00A65897" w:rsidRPr="00A65897" w:rsidRDefault="00A65897" w:rsidP="00A65897">
      <w:pPr>
        <w:pStyle w:val="EndNoteBibliography"/>
        <w:spacing w:after="0"/>
      </w:pPr>
      <w:r w:rsidRPr="00A65897">
        <w:t>76.</w:t>
      </w:r>
      <w:r w:rsidRPr="00A65897">
        <w:tab/>
        <w:t>Wagner F, Schuder K, Hof M, Heuberer S, Seemann R, Dvorak G (2017) Does osteoporosis influence the marginal peri-implant bone level in female patients? A cross-sectional study in a matched collective. Clin Implant Dent Relat Res 19:616-623</w:t>
      </w:r>
    </w:p>
    <w:p w:rsidR="00A65897" w:rsidRPr="00A65897" w:rsidRDefault="00A65897" w:rsidP="00A65897">
      <w:pPr>
        <w:pStyle w:val="EndNoteBibliography"/>
        <w:spacing w:after="0"/>
      </w:pPr>
      <w:r w:rsidRPr="00A65897">
        <w:t>77.</w:t>
      </w:r>
      <w:r w:rsidRPr="00A65897">
        <w:tab/>
        <w:t>Mears SC, Kates SL (2015) A Guide to Improving the Care of Patients with Fragility Fractures, Edition 2. Geriatr Orthop Surg Rehabil 6:58-120</w:t>
      </w:r>
    </w:p>
    <w:p w:rsidR="00A65897" w:rsidRPr="00A65897" w:rsidRDefault="00A65897" w:rsidP="00A65897">
      <w:pPr>
        <w:pStyle w:val="EndNoteBibliography"/>
        <w:spacing w:after="0"/>
      </w:pPr>
      <w:r w:rsidRPr="00A65897">
        <w:t>78.</w:t>
      </w:r>
      <w:r w:rsidRPr="00A65897">
        <w:tab/>
        <w:t>Members of the W, Voting Panels of the AUCotToHFitE, the AUCoPRoLEHFitE, Quinn RH, Murray JN, Pezold R (2016) The American Academy of Orthopaedic Surgeons Appropriate Use Criteria for Management of Hip Fractures in the Elderly. J Bone Joint Surg Am 98:1222-1225</w:t>
      </w:r>
    </w:p>
    <w:p w:rsidR="00A65897" w:rsidRPr="00A65897" w:rsidRDefault="00A65897" w:rsidP="00A65897">
      <w:pPr>
        <w:pStyle w:val="EndNoteBibliography"/>
        <w:spacing w:after="0"/>
      </w:pPr>
      <w:r w:rsidRPr="00A65897">
        <w:t>79.</w:t>
      </w:r>
      <w:r w:rsidRPr="00A65897">
        <w:tab/>
        <w:t>Schurch MA, Rizzoli R, Slosman D, Vadas L, Vergnaud P, Bonjour JP (1998) Protein supplements increase serum insulin-like growth factor-I levels and attenuate proximal femur bone loss in patients with recent hip fracture. A randomized, double-blind, placebo-controlled trial. Ann Intern Med 128:801-809</w:t>
      </w:r>
    </w:p>
    <w:p w:rsidR="00A65897" w:rsidRPr="00A65897" w:rsidRDefault="00A65897" w:rsidP="00A65897">
      <w:pPr>
        <w:pStyle w:val="EndNoteBibliography"/>
        <w:spacing w:after="0"/>
      </w:pPr>
      <w:r w:rsidRPr="00A65897">
        <w:t>80.</w:t>
      </w:r>
      <w:r w:rsidRPr="00A65897">
        <w:tab/>
        <w:t>Ryan P, Papanek P, Csuka ME, et al. (2018) Background and method of the Striving to be Strong study a RCT testing the efficacy of a m-health self-management intervention. Contemp Clin Trials 71:80-87</w:t>
      </w:r>
    </w:p>
    <w:p w:rsidR="00A65897" w:rsidRPr="00A65897" w:rsidRDefault="00A65897" w:rsidP="00A65897">
      <w:pPr>
        <w:pStyle w:val="EndNoteBibliography"/>
        <w:spacing w:after="0"/>
      </w:pPr>
      <w:r w:rsidRPr="00A65897">
        <w:t>81.</w:t>
      </w:r>
      <w:r w:rsidRPr="00A65897">
        <w:tab/>
        <w:t>De Vincentis A, Behr AU, Bellelli G, et al. (2020) Management of hip fracture in the older people: rationale and design of the Italian consensus on the orthogeriatric co-management. Aging Clin Exp Res 32:1393-1399</w:t>
      </w:r>
    </w:p>
    <w:p w:rsidR="00A65897" w:rsidRPr="00A65897" w:rsidRDefault="00A65897" w:rsidP="00A65897">
      <w:pPr>
        <w:pStyle w:val="EndNoteBibliography"/>
        <w:spacing w:after="0"/>
      </w:pPr>
      <w:r w:rsidRPr="00A65897">
        <w:t>82.</w:t>
      </w:r>
      <w:r w:rsidRPr="00A65897">
        <w:tab/>
        <w:t>Momosaki R, Kakuda W, Yamada N, Abo M (2016) Impact of board-certificated physiatrists on rehabilitation outcomes in elderly patients after hip fracture: An observational study using the Japan Rehabilitation Database. Geriatr Gerontol Int 16:963-968</w:t>
      </w:r>
    </w:p>
    <w:p w:rsidR="00A65897" w:rsidRPr="00A65897" w:rsidRDefault="00A65897" w:rsidP="00A65897">
      <w:pPr>
        <w:pStyle w:val="EndNoteBibliography"/>
        <w:spacing w:after="0"/>
      </w:pPr>
      <w:r w:rsidRPr="00A65897">
        <w:t>83.</w:t>
      </w:r>
      <w:r w:rsidRPr="00A65897">
        <w:tab/>
        <w:t>Monticone M, Ambrosini E, Brunati R, Capone A, Pagliari G, Secci C, Zatti G, Ferrante S (2018) How balance task-specific training contributes to improving physical function in older subjects undergoing rehabilitation following hip fracture: a randomized controlled trial. Clin Rehabil 32:340-351</w:t>
      </w:r>
    </w:p>
    <w:p w:rsidR="00A65897" w:rsidRPr="00A65897" w:rsidRDefault="00A65897" w:rsidP="00A65897">
      <w:pPr>
        <w:pStyle w:val="EndNoteBibliography"/>
        <w:spacing w:after="0"/>
      </w:pPr>
      <w:r w:rsidRPr="00A65897">
        <w:t>84.</w:t>
      </w:r>
      <w:r w:rsidRPr="00A65897">
        <w:tab/>
        <w:t>Hawley S, Javaid MK, Prieto-Alhambra D, Lippett J, Sheard S, Arden NK, Cooper C, Judge A, group REs (2016) Clinical effectiveness of orthogeriatric and fracture liaison service models of care for hip fracture patients: population-based longitudinal study. Age Ageing 45:236-242</w:t>
      </w:r>
    </w:p>
    <w:p w:rsidR="00A65897" w:rsidRPr="00A65897" w:rsidRDefault="00A65897" w:rsidP="00A65897">
      <w:pPr>
        <w:pStyle w:val="EndNoteBibliography"/>
        <w:spacing w:after="0"/>
      </w:pPr>
      <w:r w:rsidRPr="00A65897">
        <w:t>85.</w:t>
      </w:r>
      <w:r w:rsidRPr="00A65897">
        <w:tab/>
        <w:t>Friedman SM, Mendelson DA, Bingham KW, Kates SL (2009) Impact of a comanaged Geriatric Fracture Center on short-term hip fracture outcomes. Arch Intern Med 169:1712-1717</w:t>
      </w:r>
    </w:p>
    <w:p w:rsidR="00A65897" w:rsidRPr="00A65897" w:rsidRDefault="00A65897" w:rsidP="00A65897">
      <w:pPr>
        <w:pStyle w:val="EndNoteBibliography"/>
        <w:spacing w:after="0"/>
      </w:pPr>
      <w:r w:rsidRPr="00A65897">
        <w:t>86.</w:t>
      </w:r>
      <w:r w:rsidRPr="00A65897">
        <w:tab/>
        <w:t>Astrand J, Nilsson J, Thorngren KG (2012) Screening for osteoporosis reduced new fracture incidence by almost half: a 6-year follow-up of 592 fracture patients from an osteoporosis screening program. Acta Orthop 83:661-665</w:t>
      </w:r>
    </w:p>
    <w:p w:rsidR="00A65897" w:rsidRPr="00A65897" w:rsidRDefault="00A65897" w:rsidP="00A65897">
      <w:pPr>
        <w:pStyle w:val="EndNoteBibliography"/>
        <w:spacing w:after="0"/>
      </w:pPr>
      <w:r w:rsidRPr="00A65897">
        <w:t>87.</w:t>
      </w:r>
      <w:r w:rsidRPr="00A65897">
        <w:tab/>
        <w:t>Neuman MD, Archan S, Karlawish JH, Schwartz JS, Fleisher LA (2009) The relationship between short-term mortality and quality of care for hip fracture: a meta-analysis of clinical pathways for hip fracture. J Am Geriatr Soc 57:2046-2054</w:t>
      </w:r>
    </w:p>
    <w:p w:rsidR="00A65897" w:rsidRPr="00A65897" w:rsidRDefault="00A65897" w:rsidP="00A65897">
      <w:pPr>
        <w:pStyle w:val="EndNoteBibliography"/>
        <w:spacing w:after="0"/>
      </w:pPr>
      <w:r w:rsidRPr="00A65897">
        <w:t>88.</w:t>
      </w:r>
      <w:r w:rsidRPr="00A65897">
        <w:tab/>
        <w:t>Adunsky A, Lerner-Geva L, Blumstein T, Boyko V, Mizrahi E, Arad M (2011) Improved survival of hip fracture patients treated within a comprehensive geriatric hip fracture unit, compared with standard of care treatment. J Am Med Dir Assoc 12:439-444</w:t>
      </w:r>
    </w:p>
    <w:p w:rsidR="00A65897" w:rsidRPr="00A65897" w:rsidRDefault="00A65897" w:rsidP="00A65897">
      <w:pPr>
        <w:pStyle w:val="EndNoteBibliography"/>
        <w:spacing w:after="0"/>
      </w:pPr>
      <w:r w:rsidRPr="00A65897">
        <w:t>89.</w:t>
      </w:r>
      <w:r w:rsidRPr="00A65897">
        <w:tab/>
        <w:t>Vidan M, Serra JA, Moreno C, Riquelme G, Ortiz J (2005) Efficacy of a comprehensive geriatric intervention in older patients hospitalized for hip fracture: a randomized, controlled trial. J Am Geriatr Soc 53:1476-1482</w:t>
      </w:r>
    </w:p>
    <w:p w:rsidR="00A65897" w:rsidRPr="00A65897" w:rsidRDefault="00A65897" w:rsidP="00A65897">
      <w:pPr>
        <w:pStyle w:val="EndNoteBibliography"/>
        <w:spacing w:after="0"/>
      </w:pPr>
      <w:r w:rsidRPr="00A65897">
        <w:t>90.</w:t>
      </w:r>
      <w:r w:rsidRPr="00A65897">
        <w:tab/>
        <w:t>Shyu YI, Liang J, Wu CC, Su JY, Cheng HS, Chou SW, Chen MC, Yang CT (2008) Interdisciplinary intervention for hip fracture in older Taiwanese: benefits last for 1 year. J Gerontol A Biol Sci Med Sci 63:92-97</w:t>
      </w:r>
    </w:p>
    <w:p w:rsidR="00A65897" w:rsidRPr="00A65897" w:rsidRDefault="00A65897" w:rsidP="00A65897">
      <w:pPr>
        <w:pStyle w:val="EndNoteBibliography"/>
        <w:spacing w:after="0"/>
      </w:pPr>
      <w:r w:rsidRPr="00A65897">
        <w:t>91.</w:t>
      </w:r>
      <w:r w:rsidRPr="00A65897">
        <w:tab/>
        <w:t>Prestmo A, Hagen G, Sletvold O, et al. (2015) Comprehensive geriatric care for patients with hip fractures: a prospective, randomised, controlled trial. Lancet 385:1623-1633</w:t>
      </w:r>
    </w:p>
    <w:p w:rsidR="00A65897" w:rsidRPr="00A65897" w:rsidRDefault="00A65897" w:rsidP="00A65897">
      <w:pPr>
        <w:pStyle w:val="EndNoteBibliography"/>
        <w:spacing w:after="0"/>
      </w:pPr>
      <w:r w:rsidRPr="00A65897">
        <w:t>92.</w:t>
      </w:r>
      <w:r w:rsidRPr="00A65897">
        <w:tab/>
        <w:t>Moon AS, Boudreau S, Mussell E, He JK, Brabston EW, Ponce BA, Momaya AM (2019) Current concepts in vitamin D and orthopaedic surgery. Orthop Traumatol Surg Res 105:375-382</w:t>
      </w:r>
    </w:p>
    <w:p w:rsidR="00A65897" w:rsidRPr="00A65897" w:rsidRDefault="00A65897" w:rsidP="00A65897">
      <w:pPr>
        <w:pStyle w:val="EndNoteBibliography"/>
        <w:spacing w:after="0"/>
      </w:pPr>
      <w:r w:rsidRPr="00A65897">
        <w:t>93.</w:t>
      </w:r>
      <w:r w:rsidRPr="00A65897">
        <w:tab/>
        <w:t>Nawabi DH, Chin KF, Keen RW, Haddad FS (2010) Vitamin D deficiency in patients with osteoarthritis undergoing total hip replacement: a cause for concern? J Bone Joint Surg Br 92:496-499</w:t>
      </w:r>
    </w:p>
    <w:p w:rsidR="00A65897" w:rsidRPr="00A65897" w:rsidRDefault="00A65897" w:rsidP="00A65897">
      <w:pPr>
        <w:pStyle w:val="EndNoteBibliography"/>
        <w:spacing w:after="0"/>
      </w:pPr>
      <w:r w:rsidRPr="00A65897">
        <w:t>94.</w:t>
      </w:r>
      <w:r w:rsidRPr="00A65897">
        <w:tab/>
        <w:t>Matossian-Motley DL, Drake DA, Samimi JS, Camargo CA, Jr., Quraishi SA (2016) Association Between Serum 25(OH)D Level and Nonspecific Musculoskeletal Pain in Acute Rehabilitation Unit Patients. JPEN J Parenter Enteral Nutr 40:367-373</w:t>
      </w:r>
    </w:p>
    <w:p w:rsidR="00A65897" w:rsidRPr="00A65897" w:rsidRDefault="00A65897" w:rsidP="00A65897">
      <w:pPr>
        <w:pStyle w:val="EndNoteBibliography"/>
        <w:spacing w:after="0"/>
      </w:pPr>
      <w:r w:rsidRPr="00A65897">
        <w:t>95.</w:t>
      </w:r>
      <w:r w:rsidRPr="00A65897">
        <w:tab/>
        <w:t>Broe KE, Chen TC, Weinberg J, Bischoff-Ferrari HA, Holick MF, Kiel DP (2007) A higher dose of vitamin d reduces the risk of falls in nursing home residents: a randomized, multiple-dose study. J Am Geriatr Soc 55:234-239</w:t>
      </w:r>
    </w:p>
    <w:p w:rsidR="00A65897" w:rsidRPr="00A65897" w:rsidRDefault="00A65897" w:rsidP="00A65897">
      <w:pPr>
        <w:pStyle w:val="EndNoteBibliography"/>
        <w:spacing w:after="0"/>
      </w:pPr>
      <w:r w:rsidRPr="00A65897">
        <w:t>96.</w:t>
      </w:r>
      <w:r w:rsidRPr="00A65897">
        <w:tab/>
        <w:t>Visser M, Deeg DJ, Lips P, Longitudinal Aging Study A (2003) Low vitamin D and high parathyroid hormone levels as determinants of loss of muscle strength and muscle mass (sarcopenia): the Longitudinal Aging Study Amsterdam. J Clin Endocrinol Metab 88:5766-5772</w:t>
      </w:r>
    </w:p>
    <w:p w:rsidR="00A65897" w:rsidRPr="00A65897" w:rsidRDefault="00A65897" w:rsidP="00A65897">
      <w:pPr>
        <w:pStyle w:val="EndNoteBibliography"/>
        <w:spacing w:after="0"/>
      </w:pPr>
      <w:r w:rsidRPr="00A65897">
        <w:t>97.</w:t>
      </w:r>
      <w:r w:rsidRPr="00A65897">
        <w:tab/>
        <w:t>Di Monaco M, Castiglioni C, Di Carlo S, La Marmora E, Filipovic I, Milano E, Minetto MA, Massazza G (2019) Classes of vitamin D status and functional outcome after hip fracture: a prospective, short-term study of 1350 inpatients. Eur J Phys Rehabil Med 55:56-62</w:t>
      </w:r>
    </w:p>
    <w:p w:rsidR="00A65897" w:rsidRPr="00A65897" w:rsidRDefault="00A65897" w:rsidP="00A65897">
      <w:pPr>
        <w:pStyle w:val="EndNoteBibliography"/>
        <w:spacing w:after="0"/>
      </w:pPr>
      <w:r w:rsidRPr="00A65897">
        <w:t>98.</w:t>
      </w:r>
      <w:r w:rsidRPr="00A65897">
        <w:tab/>
        <w:t>LeBoff MS, Hawkes WG, Glowacki J, Yu-Yahiro J, Hurwitz S, Magaziner J (2008) Vitamin D-deficiency and post-fracture changes in lower extremity function and falls in women with hip fractures. Osteoporos Int 19:1283-1290</w:t>
      </w:r>
    </w:p>
    <w:p w:rsidR="00A65897" w:rsidRPr="00A65897" w:rsidRDefault="00A65897" w:rsidP="00A65897">
      <w:pPr>
        <w:pStyle w:val="EndNoteBibliography"/>
        <w:spacing w:after="0"/>
      </w:pPr>
      <w:r w:rsidRPr="00A65897">
        <w:t>99.</w:t>
      </w:r>
      <w:r w:rsidRPr="00A65897">
        <w:tab/>
        <w:t>Yao P, Bennett D, Mafham M, Lin X, Chen Z, Armitage J, Clarke R (2019) Vitamin D and Calcium for the Prevention of Fracture: A Systematic Review and Meta-analysis. JAMA Netw Open 2:e1917789</w:t>
      </w:r>
    </w:p>
    <w:p w:rsidR="00A65897" w:rsidRPr="00A65897" w:rsidRDefault="00A65897" w:rsidP="00A65897">
      <w:pPr>
        <w:pStyle w:val="EndNoteBibliography"/>
        <w:spacing w:after="0"/>
      </w:pPr>
      <w:r w:rsidRPr="00A65897">
        <w:t>100.</w:t>
      </w:r>
      <w:r w:rsidRPr="00A65897">
        <w:tab/>
        <w:t>Rizzoli R, Boonen S, Brandi ML, Bruyere O, Cooper C, Kanis JA, Kaufman JM, Ringe JD, Weryha G, Reginster JY (2013) Vitamin D supplementation in elderly or postmenopausal women: a 2013 update of the 2008 recommendations from the European Society for Clinical and Economic Aspects of Osteoporosis and Osteoarthritis (ESCEO). Curr Med Res Opin 29:305-313</w:t>
      </w:r>
    </w:p>
    <w:p w:rsidR="00A65897" w:rsidRPr="00A65897" w:rsidRDefault="00A65897" w:rsidP="00A65897">
      <w:pPr>
        <w:pStyle w:val="EndNoteBibliography"/>
        <w:spacing w:after="0"/>
      </w:pPr>
      <w:r w:rsidRPr="00A65897">
        <w:t>101.</w:t>
      </w:r>
      <w:r w:rsidRPr="00A65897">
        <w:tab/>
        <w:t>German Nutrition S (2012) New reference values for vitamin D. Ann Nutr Metab 60:241-246</w:t>
      </w:r>
    </w:p>
    <w:p w:rsidR="00A65897" w:rsidRPr="00A65897" w:rsidRDefault="00A65897" w:rsidP="00A65897">
      <w:pPr>
        <w:pStyle w:val="EndNoteBibliography"/>
        <w:spacing w:after="0"/>
      </w:pPr>
      <w:r w:rsidRPr="00A65897">
        <w:t>102.</w:t>
      </w:r>
      <w:r w:rsidRPr="00A65897">
        <w:tab/>
        <w:t xml:space="preserve">(2014) Nordic nutrition recommendations 2012: integrating nutrition and physical activity. . In. </w:t>
      </w:r>
      <w:hyperlink r:id="rId13" w:history="1">
        <w:r w:rsidRPr="00A65897">
          <w:rPr>
            <w:rStyle w:val="Hyperlink"/>
          </w:rPr>
          <w:t>https://norden.diva-portal.org/smash/get/diva2:704251/FULLTEXT01.pdf</w:t>
        </w:r>
      </w:hyperlink>
    </w:p>
    <w:p w:rsidR="00A65897" w:rsidRPr="00A65897" w:rsidRDefault="00A65897" w:rsidP="00A65897">
      <w:pPr>
        <w:pStyle w:val="EndNoteBibliography"/>
        <w:spacing w:after="0"/>
      </w:pPr>
      <w:r w:rsidRPr="00A65897">
        <w:t>103.</w:t>
      </w:r>
      <w:r w:rsidRPr="00A65897">
        <w:tab/>
        <w:t xml:space="preserve">(2016) European Food Safety Authority. Draft scientific opinion. Scientific opinion on dietary reference values for vitamin D. EFSA In. </w:t>
      </w:r>
      <w:hyperlink r:id="rId14" w:history="1">
        <w:r w:rsidRPr="00A65897">
          <w:rPr>
            <w:rStyle w:val="Hyperlink"/>
          </w:rPr>
          <w:t>https://www.efsa.europa.eu/sites/default/files/consultation/160321.pdf</w:t>
        </w:r>
      </w:hyperlink>
      <w:r w:rsidRPr="00A65897">
        <w:t xml:space="preserve"> </w:t>
      </w:r>
    </w:p>
    <w:p w:rsidR="00A65897" w:rsidRPr="00A65897" w:rsidRDefault="00A65897" w:rsidP="00A65897">
      <w:pPr>
        <w:pStyle w:val="EndNoteBibliography"/>
        <w:spacing w:after="0"/>
      </w:pPr>
      <w:r w:rsidRPr="00A65897">
        <w:t>104.</w:t>
      </w:r>
      <w:r w:rsidRPr="00A65897">
        <w:tab/>
        <w:t xml:space="preserve">(2016) Public Health England. Scientific Advisory Committee on Nutrition (SACN) vitamin D and health report. In. </w:t>
      </w:r>
      <w:hyperlink r:id="rId15" w:anchor=":~:text=an%20RNI%20of%2010%20micrograms,aged%201%20to%204%20years" w:history="1">
        <w:r w:rsidRPr="00A65897">
          <w:rPr>
            <w:rStyle w:val="Hyperlink"/>
          </w:rPr>
          <w:t>https://www.gov.uk/government/publications/sacn-vitamin-d-and-health-report#:~:text=an%20RNI%20of%2010%20micrograms,aged%201%20to%204%20years</w:t>
        </w:r>
      </w:hyperlink>
    </w:p>
    <w:p w:rsidR="00A65897" w:rsidRPr="00A65897" w:rsidRDefault="00A65897" w:rsidP="00A65897">
      <w:pPr>
        <w:pStyle w:val="EndNoteBibliography"/>
        <w:spacing w:after="0"/>
      </w:pPr>
      <w:r w:rsidRPr="00A65897">
        <w:t>105.</w:t>
      </w:r>
      <w:r w:rsidRPr="00A65897">
        <w:tab/>
        <w:t>Kanis JA, Cooper C, Rizzoli R, Reginster JY, Scientific Advisory Board of the European Society for C, Economic Aspects of O, Osteoarthritis, the Committees of Scientific A, National Societies of the International Osteoporosis F (2019) Executive summary of European guidance for the diagnosis and management of osteoporosis in postmenopausal women. Aging Clin Exp Res 31:15-17</w:t>
      </w:r>
    </w:p>
    <w:p w:rsidR="00A65897" w:rsidRPr="00A65897" w:rsidRDefault="00A65897" w:rsidP="00A65897">
      <w:pPr>
        <w:pStyle w:val="EndNoteBibliography"/>
        <w:spacing w:after="0"/>
      </w:pPr>
      <w:r w:rsidRPr="00A65897">
        <w:t>106.</w:t>
      </w:r>
      <w:r w:rsidRPr="00A65897">
        <w:tab/>
        <w:t>Ross AC, Manson JE, Abrams SA, et al. (2011) The 2011 report on dietary reference intakes for calcium and vitamin D from the Institute of Medicine: what clinicians need to know. J Clin Endocrinol Metab 96:53-58</w:t>
      </w:r>
    </w:p>
    <w:p w:rsidR="00A65897" w:rsidRPr="00A65897" w:rsidRDefault="00A65897" w:rsidP="00A65897">
      <w:pPr>
        <w:pStyle w:val="EndNoteBibliography"/>
        <w:spacing w:after="0"/>
      </w:pPr>
      <w:r w:rsidRPr="00A65897">
        <w:t>107.</w:t>
      </w:r>
      <w:r w:rsidRPr="00A65897">
        <w:tab/>
        <w:t>Holick MF, Binkley NC, Bischoff-Ferrari HA, Gordon CM, Hanley DA, Heaney RP, Murad MH, Weaver CM, Endocrine S (2011) Evaluation, treatment, and prevention of vitamin D deficiency: an Endocrine Society clinical practice guideline. J Clin Endocrinol Metab 96:1911-1930</w:t>
      </w:r>
    </w:p>
    <w:p w:rsidR="00A65897" w:rsidRPr="00A65897" w:rsidRDefault="00A65897" w:rsidP="00A65897">
      <w:pPr>
        <w:pStyle w:val="EndNoteBibliography"/>
        <w:spacing w:after="0"/>
      </w:pPr>
      <w:r w:rsidRPr="00A65897">
        <w:t>108.</w:t>
      </w:r>
      <w:r w:rsidRPr="00A65897">
        <w:tab/>
        <w:t>Dawson-Hughes B, Mithal A, Bonjour JP, Boonen S, Burckhardt P, Fuleihan GE, Josse RG, Lips P, Morales-Torres J, Yoshimura N (2010) IOF position statement: vitamin D recommendations for older adults. Osteoporos Int 21:1151-1154</w:t>
      </w:r>
    </w:p>
    <w:p w:rsidR="00A65897" w:rsidRPr="00A65897" w:rsidRDefault="00A65897" w:rsidP="00A65897">
      <w:pPr>
        <w:pStyle w:val="EndNoteBibliography"/>
        <w:spacing w:after="0"/>
      </w:pPr>
      <w:r w:rsidRPr="00A65897">
        <w:t>109.</w:t>
      </w:r>
      <w:r w:rsidRPr="00A65897">
        <w:tab/>
        <w:t>Sprague S, Petrisor B, Scott T, Devji T, Phillips M, Spurr H, Bhandari M, Slobogean GP (2016) What Is the Role of Vitamin D Supplementation in Acute Fracture Patients? A Systematic Review and Meta-Analysis of the Prevalence of Hypovitaminosis D and Supplementation Efficacy. J Orthop Trauma 30:53-63</w:t>
      </w:r>
    </w:p>
    <w:p w:rsidR="00A65897" w:rsidRPr="00A65897" w:rsidRDefault="00A65897" w:rsidP="00A65897">
      <w:pPr>
        <w:pStyle w:val="EndNoteBibliography"/>
        <w:spacing w:after="0"/>
      </w:pPr>
      <w:r w:rsidRPr="00A65897">
        <w:t>110.</w:t>
      </w:r>
      <w:r w:rsidRPr="00A65897">
        <w:tab/>
        <w:t>Resmini G, Tarantino U, Iolascon G (2013) Vitamin D: role and opportunity to prescribe. Aging Clin Exp Res 25 Suppl 1:S125-127</w:t>
      </w:r>
    </w:p>
    <w:p w:rsidR="00A65897" w:rsidRPr="00A65897" w:rsidRDefault="00A65897" w:rsidP="00A65897">
      <w:pPr>
        <w:pStyle w:val="EndNoteBibliography"/>
        <w:spacing w:after="0"/>
      </w:pPr>
      <w:r w:rsidRPr="00A65897">
        <w:t>111.</w:t>
      </w:r>
      <w:r w:rsidRPr="00A65897">
        <w:tab/>
        <w:t>Tripkovic L, Lambert H, Hart K, et al. (2012) Comparison of vitamin D2 and vitamin D3 supplementation in raising serum 25-hydroxyvitamin D status: a systematic review and meta-analysis. Am J Clin Nutr 95:1357-1364</w:t>
      </w:r>
    </w:p>
    <w:p w:rsidR="00A65897" w:rsidRPr="00A65897" w:rsidRDefault="00A65897" w:rsidP="00A65897">
      <w:pPr>
        <w:pStyle w:val="EndNoteBibliography"/>
        <w:spacing w:after="0"/>
      </w:pPr>
      <w:r w:rsidRPr="00A65897">
        <w:t>112.</w:t>
      </w:r>
      <w:r w:rsidRPr="00A65897">
        <w:tab/>
        <w:t>Smith H, Anderson F, Raphael H, Maslin P, Crozier S, Cooper C (2007) Effect of annual intramuscular vitamin D on fracture risk in elderly men and women--a population-based, randomized, double-blind, placebo-controlled trial. Rheumatology (Oxford) 46:1852-1857</w:t>
      </w:r>
    </w:p>
    <w:p w:rsidR="00A65897" w:rsidRPr="00A65897" w:rsidRDefault="00A65897" w:rsidP="00A65897">
      <w:pPr>
        <w:pStyle w:val="EndNoteBibliography"/>
        <w:spacing w:after="0"/>
      </w:pPr>
      <w:r w:rsidRPr="00A65897">
        <w:t>113.</w:t>
      </w:r>
      <w:r w:rsidRPr="00A65897">
        <w:tab/>
        <w:t>Sanders KM, Stuart AL, Williamson EJ, Simpson JA, Kotowicz MA, Young D, Nicholson GC (2010) Annual high-dose oral vitamin D and falls and fractures in older women: a randomized controlled trial. JAMA 303:1815-1822</w:t>
      </w:r>
    </w:p>
    <w:p w:rsidR="00A65897" w:rsidRPr="00A65897" w:rsidRDefault="00A65897" w:rsidP="00A65897">
      <w:pPr>
        <w:pStyle w:val="EndNoteBibliography"/>
        <w:spacing w:after="0"/>
      </w:pPr>
      <w:r w:rsidRPr="00A65897">
        <w:t>114.</w:t>
      </w:r>
      <w:r w:rsidRPr="00A65897">
        <w:tab/>
        <w:t>Bischoff-Ferrari HA, Dawson-Hughes B, Orav EJ, Staehelin HB, Meyer OW, Theiler R, Dick W, Willett WC, Egli A (2016) Monthly High-Dose Vitamin D Treatment for the Prevention of Functional Decline: A Randomized Clinical Trial. JAMA Intern Med 176:175-183</w:t>
      </w:r>
    </w:p>
    <w:p w:rsidR="00A65897" w:rsidRPr="00A65897" w:rsidRDefault="00A65897" w:rsidP="00A65897">
      <w:pPr>
        <w:pStyle w:val="EndNoteBibliography"/>
        <w:spacing w:after="0"/>
      </w:pPr>
      <w:r w:rsidRPr="00A65897">
        <w:t>115.</w:t>
      </w:r>
      <w:r w:rsidRPr="00A65897">
        <w:tab/>
        <w:t xml:space="preserve">Rizzoli R (2020) Vitamin D supplementation: upper limit for safety revisited? Aging Clin Exp Res </w:t>
      </w:r>
    </w:p>
    <w:p w:rsidR="00A65897" w:rsidRPr="00A65897" w:rsidRDefault="00A65897" w:rsidP="00A65897">
      <w:pPr>
        <w:pStyle w:val="EndNoteBibliography"/>
        <w:spacing w:after="0"/>
      </w:pPr>
      <w:r w:rsidRPr="00A65897">
        <w:t>116.</w:t>
      </w:r>
      <w:r w:rsidRPr="00A65897">
        <w:tab/>
        <w:t>Antoniak AE, Greig CA (2017) The effect of combined resistance exercise training and vitamin D3 supplementation on musculoskeletal health and function in older adults: a systematic review and meta-analysis. BMJ Open 7:e014619</w:t>
      </w:r>
    </w:p>
    <w:p w:rsidR="00A65897" w:rsidRPr="00A65897" w:rsidRDefault="00A65897" w:rsidP="00A65897">
      <w:pPr>
        <w:pStyle w:val="EndNoteBibliography"/>
        <w:spacing w:after="0"/>
      </w:pPr>
      <w:r w:rsidRPr="00A65897">
        <w:t>117.</w:t>
      </w:r>
      <w:r w:rsidRPr="00A65897">
        <w:tab/>
        <w:t>Chevalley T, Hoffmeyer P, Bonjour JP, Rizzoli R (2002) An osteoporosis clinical pathway for the medical management of patients with low-trauma fracture. Osteoporos Int 13:450-455</w:t>
      </w:r>
    </w:p>
    <w:p w:rsidR="00A65897" w:rsidRPr="00A65897" w:rsidRDefault="00A65897" w:rsidP="00A65897">
      <w:pPr>
        <w:pStyle w:val="EndNoteBibliography"/>
        <w:spacing w:after="0"/>
      </w:pPr>
      <w:r w:rsidRPr="00A65897">
        <w:t>118.</w:t>
      </w:r>
      <w:r w:rsidRPr="00A65897">
        <w:tab/>
        <w:t>Klotzbuecher CM, Ross PD, Landsman PB, Abbott TA, 3rd, Berger M (2000) Patients with prior fractures have an increased risk of future fractures: a summary of the literature and statistical synthesis. J Bone Miner Res 15:721-739</w:t>
      </w:r>
    </w:p>
    <w:p w:rsidR="00A65897" w:rsidRPr="00A65897" w:rsidRDefault="00A65897" w:rsidP="00A65897">
      <w:pPr>
        <w:pStyle w:val="EndNoteBibliography"/>
        <w:spacing w:after="0"/>
      </w:pPr>
      <w:r w:rsidRPr="00A65897">
        <w:t>119.</w:t>
      </w:r>
      <w:r w:rsidRPr="00A65897">
        <w:tab/>
        <w:t>Kanis JA, Johnell O, De Laet C, et al. (2004) A meta-analysis of previous fracture and subsequent fracture risk. Bone 35:375-382</w:t>
      </w:r>
    </w:p>
    <w:p w:rsidR="00A65897" w:rsidRPr="00A65897" w:rsidRDefault="00A65897" w:rsidP="00A65897">
      <w:pPr>
        <w:pStyle w:val="EndNoteBibliography"/>
        <w:spacing w:after="0"/>
      </w:pPr>
      <w:r w:rsidRPr="00A65897">
        <w:t>120.</w:t>
      </w:r>
      <w:r w:rsidRPr="00A65897">
        <w:tab/>
        <w:t>Lindsay R, Silverman SL, Cooper C, et al. (2001) Risk of new vertebral fracture in the year following a fracture. JAMA 285:320-323</w:t>
      </w:r>
    </w:p>
    <w:p w:rsidR="00A65897" w:rsidRPr="00A65897" w:rsidRDefault="00A65897" w:rsidP="00A65897">
      <w:pPr>
        <w:pStyle w:val="EndNoteBibliography"/>
        <w:spacing w:after="0"/>
      </w:pPr>
      <w:r w:rsidRPr="00A65897">
        <w:t>121.</w:t>
      </w:r>
      <w:r w:rsidRPr="00A65897">
        <w:tab/>
        <w:t>Johansson H, Siggeirsdottir K, Harvey NC, Oden A, Gudnason V, McCloskey E, Sigurdsson G, Kanis JA (2017) Imminent risk of fracture after fracture. Osteoporos Int 28:775-780</w:t>
      </w:r>
    </w:p>
    <w:p w:rsidR="00A65897" w:rsidRPr="00A65897" w:rsidRDefault="00A65897" w:rsidP="00A65897">
      <w:pPr>
        <w:pStyle w:val="EndNoteBibliography"/>
        <w:spacing w:after="0"/>
      </w:pPr>
      <w:r w:rsidRPr="00A65897">
        <w:t>122.</w:t>
      </w:r>
      <w:r w:rsidRPr="00A65897">
        <w:tab/>
        <w:t>Torgerson DJ, Dolan P (1999) Advice given to patients with fractures. Drug treatments that reduce fracture rate are underused after vertebral fractures. BMJ 318:1698</w:t>
      </w:r>
    </w:p>
    <w:p w:rsidR="00A65897" w:rsidRPr="00A65897" w:rsidRDefault="00A65897" w:rsidP="00A65897">
      <w:pPr>
        <w:pStyle w:val="EndNoteBibliography"/>
        <w:spacing w:after="0"/>
      </w:pPr>
      <w:r w:rsidRPr="00A65897">
        <w:t>123.</w:t>
      </w:r>
      <w:r w:rsidRPr="00A65897">
        <w:tab/>
        <w:t>Hajcsar EE, Hawker G, Bogoch ER (2000) Investigation and treatment of osteoporosis in patients with fragility fractures. CMAJ 163:819-822</w:t>
      </w:r>
    </w:p>
    <w:p w:rsidR="00A65897" w:rsidRPr="00A65897" w:rsidRDefault="00A65897" w:rsidP="00A65897">
      <w:pPr>
        <w:pStyle w:val="EndNoteBibliography"/>
        <w:spacing w:after="0"/>
      </w:pPr>
      <w:r w:rsidRPr="00A65897">
        <w:t>124.</w:t>
      </w:r>
      <w:r w:rsidRPr="00A65897">
        <w:tab/>
        <w:t>Khan SA, de Geus C, Holroyd B, Russell AS (2001) Osteoporosis follow-up after wrist fractures following minor trauma. Arch Intern Med 161:1309-1312</w:t>
      </w:r>
    </w:p>
    <w:p w:rsidR="00A65897" w:rsidRPr="00A65897" w:rsidRDefault="00A65897" w:rsidP="00A65897">
      <w:pPr>
        <w:pStyle w:val="EndNoteBibliography"/>
        <w:spacing w:after="0"/>
      </w:pPr>
      <w:r w:rsidRPr="00A65897">
        <w:t>125.</w:t>
      </w:r>
      <w:r w:rsidRPr="00A65897">
        <w:tab/>
        <w:t>Wilkinson TJ, Sainsbury R, Gilchrist NL (2001) Osteoporosis follow-up after fracture. Arch Intern Med 161:2633</w:t>
      </w:r>
    </w:p>
    <w:p w:rsidR="00A65897" w:rsidRPr="00A65897" w:rsidRDefault="00A65897" w:rsidP="00A65897">
      <w:pPr>
        <w:pStyle w:val="EndNoteBibliography"/>
        <w:spacing w:after="0"/>
      </w:pPr>
      <w:r w:rsidRPr="00A65897">
        <w:t>126.</w:t>
      </w:r>
      <w:r w:rsidRPr="00A65897">
        <w:tab/>
        <w:t>Freedman KB, Kaplan FS, Bilker WB, Strom BL, Lowe RA (2000) Treatment of osteoporosis: are physicians missing an opportunity? J Bone Joint Surg Am 82:1063-1070</w:t>
      </w:r>
    </w:p>
    <w:p w:rsidR="00A65897" w:rsidRPr="00A65897" w:rsidRDefault="00A65897" w:rsidP="00A65897">
      <w:pPr>
        <w:pStyle w:val="EndNoteBibliography"/>
        <w:spacing w:after="0"/>
      </w:pPr>
      <w:r w:rsidRPr="00A65897">
        <w:t>127.</w:t>
      </w:r>
      <w:r w:rsidRPr="00A65897">
        <w:tab/>
        <w:t>Skedros JG, Holyoak JD, Pitts TC (2006) Knowledge and opinions of orthopaedic surgeons concerning medical evaluation and treatment of patients with osteoporotic fracture. J Bone Joint Surg Am 88:18-24</w:t>
      </w:r>
    </w:p>
    <w:p w:rsidR="00A65897" w:rsidRPr="00A65897" w:rsidRDefault="00A65897" w:rsidP="00A65897">
      <w:pPr>
        <w:pStyle w:val="EndNoteBibliography"/>
        <w:spacing w:after="0"/>
      </w:pPr>
      <w:r w:rsidRPr="00A65897">
        <w:t>128.</w:t>
      </w:r>
      <w:r w:rsidRPr="00A65897">
        <w:tab/>
        <w:t>Barton DW, Griffin DC, Carmouche JJ (2019) Orthopedic surgeons' views on the osteoporosis care gap and potential solutions: survey results. J Orthop Surg Res 14:72</w:t>
      </w:r>
    </w:p>
    <w:p w:rsidR="00A65897" w:rsidRPr="00A65897" w:rsidRDefault="00A65897" w:rsidP="00A65897">
      <w:pPr>
        <w:pStyle w:val="EndNoteBibliography"/>
        <w:spacing w:after="0"/>
      </w:pPr>
      <w:r w:rsidRPr="00A65897">
        <w:t>129.</w:t>
      </w:r>
      <w:r w:rsidRPr="00A65897">
        <w:tab/>
        <w:t>McLellan AR, Gallacher SJ, Fraser M, McQuillian C (2003) The fracture liaison service: success of a program for the evaluation and management of patients with osteoporotic fracture. Osteoporos Int 14:1028-1034</w:t>
      </w:r>
    </w:p>
    <w:p w:rsidR="00A65897" w:rsidRPr="00A65897" w:rsidRDefault="00A65897" w:rsidP="00A65897">
      <w:pPr>
        <w:pStyle w:val="EndNoteBibliography"/>
        <w:spacing w:after="0"/>
      </w:pPr>
      <w:r w:rsidRPr="00A65897">
        <w:t>130.</w:t>
      </w:r>
      <w:r w:rsidRPr="00A65897">
        <w:tab/>
        <w:t>Conley RB, Adib G, Adler RA, et al. (2020) Secondary Fracture Prevention: Consensus Clinical Recommendations from a Multistakeholder Coalition. J Bone Miner Res 35:36-52</w:t>
      </w:r>
    </w:p>
    <w:p w:rsidR="00A65897" w:rsidRPr="00A65897" w:rsidRDefault="00A65897" w:rsidP="00A65897">
      <w:pPr>
        <w:pStyle w:val="EndNoteBibliography"/>
        <w:spacing w:after="0"/>
      </w:pPr>
      <w:r w:rsidRPr="00A65897">
        <w:t>131.</w:t>
      </w:r>
      <w:r w:rsidRPr="00A65897">
        <w:tab/>
        <w:t>Sujic R, Luo J, Beaton DE, Bogoch ER, Sale JEM, Jaglal S, Jain R, Mamdani M, Ontario Osteoporosis Strategy Fracture S, Prevention Program Evaluation T (2020) Multiple simultaneous fractures are associated with higher all-cause mortality: results from a province-wide fracture liaison service. Osteoporos Int 31:291-296</w:t>
      </w:r>
    </w:p>
    <w:p w:rsidR="00A65897" w:rsidRPr="00A65897" w:rsidRDefault="00A65897" w:rsidP="00A65897">
      <w:pPr>
        <w:pStyle w:val="EndNoteBibliography"/>
        <w:spacing w:after="0"/>
      </w:pPr>
      <w:r w:rsidRPr="00A65897">
        <w:t>132.</w:t>
      </w:r>
      <w:r w:rsidRPr="00A65897">
        <w:tab/>
        <w:t>Marsh D, Akesson K, Beaton DE, et al. (2011) Coordinator-based systems for secondary prevention in fragility fracture patients. Osteoporos Int 22:2051-2065</w:t>
      </w:r>
    </w:p>
    <w:p w:rsidR="00A65897" w:rsidRPr="00A65897" w:rsidRDefault="00A65897" w:rsidP="00A65897">
      <w:pPr>
        <w:pStyle w:val="EndNoteBibliography"/>
        <w:spacing w:after="0"/>
      </w:pPr>
      <w:r w:rsidRPr="00A65897">
        <w:t>133.</w:t>
      </w:r>
      <w:r w:rsidRPr="00A65897">
        <w:tab/>
        <w:t>Lih A, Nandapalan H, Kim M, Yap C, Lee P, Ganda K, Seibel MJ (2011) Targeted intervention reduces refracture rates in patients with incident non-vertebral osteoporotic fractures: a 4-year prospective controlled study. Osteoporos Int 22:849-858</w:t>
      </w:r>
    </w:p>
    <w:p w:rsidR="00A65897" w:rsidRPr="00A65897" w:rsidRDefault="00A65897" w:rsidP="00A65897">
      <w:pPr>
        <w:pStyle w:val="EndNoteBibliography"/>
        <w:spacing w:after="0"/>
      </w:pPr>
      <w:r w:rsidRPr="00A65897">
        <w:t>134.</w:t>
      </w:r>
      <w:r w:rsidRPr="00A65897">
        <w:tab/>
        <w:t>Axelsson KF, Jacobsson R, Lund D, Lorentzon M (2016) Effectiveness of a minimal resource fracture liaison service. Osteoporos Int 27:3165-3175</w:t>
      </w:r>
    </w:p>
    <w:p w:rsidR="00A65897" w:rsidRPr="00A65897" w:rsidRDefault="00A65897" w:rsidP="00A65897">
      <w:pPr>
        <w:pStyle w:val="EndNoteBibliography"/>
        <w:spacing w:after="0"/>
      </w:pPr>
      <w:r w:rsidRPr="00A65897">
        <w:t>135.</w:t>
      </w:r>
      <w:r w:rsidRPr="00A65897">
        <w:tab/>
        <w:t>Nakayama A, Major G, Holliday E, Attia J, Bogduk N (2016) Evidence of effectiveness of a fracture liaison service to reduce the re-fracture rate. Osteoporos Int 27:873-879</w:t>
      </w:r>
    </w:p>
    <w:p w:rsidR="00A65897" w:rsidRPr="00A65897" w:rsidRDefault="00A65897" w:rsidP="00A65897">
      <w:pPr>
        <w:pStyle w:val="EndNoteBibliography"/>
        <w:spacing w:after="0"/>
      </w:pPr>
      <w:r w:rsidRPr="00A65897">
        <w:t>136.</w:t>
      </w:r>
      <w:r w:rsidRPr="00A65897">
        <w:tab/>
        <w:t>Wu CH, Tu ST, Chang YF, Chan DC, Chien JT, Lin CH, Singh S, Dasari M, Chen JF, Tsai KS (2018) Fracture liaison services improve outcomes of patients with osteoporosis-related fractures: A systematic literature review and meta-analysis. Bone 111:92-100</w:t>
      </w:r>
    </w:p>
    <w:p w:rsidR="00A65897" w:rsidRPr="00A65897" w:rsidRDefault="00A65897" w:rsidP="00A65897">
      <w:pPr>
        <w:pStyle w:val="EndNoteBibliography"/>
        <w:spacing w:after="0"/>
      </w:pPr>
      <w:r w:rsidRPr="00A65897">
        <w:t>137.</w:t>
      </w:r>
      <w:r w:rsidRPr="00A65897">
        <w:tab/>
        <w:t>Miki RA, Oetgen ME, Kirk J, Insogna KL, Lindskog DM (2008) Orthopaedic management improves the rate of early osteoporosis treatment after hip fracture. A randomized clinical trial. J Bone Joint Surg Am 90:2346-2353</w:t>
      </w:r>
    </w:p>
    <w:p w:rsidR="00A65897" w:rsidRPr="00A65897" w:rsidRDefault="00A65897" w:rsidP="00A65897">
      <w:pPr>
        <w:pStyle w:val="EndNoteBibliography"/>
        <w:spacing w:after="0"/>
      </w:pPr>
      <w:r w:rsidRPr="00A65897">
        <w:t>138.</w:t>
      </w:r>
      <w:r w:rsidRPr="00A65897">
        <w:tab/>
        <w:t>Boudou L, Gerbay B, Chopin F, Ollagnier E, Collet P, Thomas T (2011) Management of osteoporosis in fracture liaison service associated with long-term adherence to treatment. Osteoporos Int 22:2099-2106</w:t>
      </w:r>
    </w:p>
    <w:p w:rsidR="00A65897" w:rsidRPr="00A65897" w:rsidRDefault="00A65897" w:rsidP="00A65897">
      <w:pPr>
        <w:pStyle w:val="EndNoteBibliography"/>
        <w:spacing w:after="0"/>
      </w:pPr>
      <w:r w:rsidRPr="00A65897">
        <w:t>139.</w:t>
      </w:r>
      <w:r w:rsidRPr="00A65897">
        <w:tab/>
        <w:t>McLellan AR, Wolowacz SE, Zimovetz EA, Beard SM, Lock S, McCrink L, Adekunle F, Roberts D (2011) Fracture liaison services for the evaluation and management of patients with osteoporotic fracture: a cost-effectiveness evaluation based on data collected over 8 years of service provision. Osteoporos Int 22:2083-2098</w:t>
      </w:r>
    </w:p>
    <w:p w:rsidR="00A65897" w:rsidRPr="00A65897" w:rsidRDefault="00A65897" w:rsidP="00A65897">
      <w:pPr>
        <w:pStyle w:val="EndNoteBibliography"/>
        <w:spacing w:after="0"/>
      </w:pPr>
      <w:r w:rsidRPr="00A65897">
        <w:t>140.</w:t>
      </w:r>
      <w:r w:rsidRPr="00A65897">
        <w:tab/>
        <w:t>Solomon DH, Patrick AR, Schousboe J, Losina E (2014) The potential economic benefits of improved postfracture care: a cost-effectiveness analysis of a fracture liaison service in the US health-care system. J Bone Miner Res 29:1667-1674</w:t>
      </w:r>
    </w:p>
    <w:p w:rsidR="00A65897" w:rsidRPr="00A65897" w:rsidRDefault="00A65897" w:rsidP="00A65897">
      <w:pPr>
        <w:pStyle w:val="EndNoteBibliography"/>
        <w:spacing w:after="0"/>
      </w:pPr>
      <w:r w:rsidRPr="00A65897">
        <w:t>141.</w:t>
      </w:r>
      <w:r w:rsidRPr="00A65897">
        <w:tab/>
        <w:t>Wu CH, Kao IJ, Hung WC, Lin SC, Liu HC, Hsieh MH, Bagga S, Achra M, Cheng TT, Yang RS (2018) Economic impact and cost-effectiveness of fracture liaison services: a systematic review of the literature. Osteoporos Int 29:1227-1242</w:t>
      </w:r>
    </w:p>
    <w:p w:rsidR="00A65897" w:rsidRPr="00A65897" w:rsidRDefault="00A65897" w:rsidP="00A65897">
      <w:pPr>
        <w:pStyle w:val="EndNoteBibliography"/>
        <w:spacing w:after="0"/>
      </w:pPr>
      <w:r w:rsidRPr="00A65897">
        <w:t>142.</w:t>
      </w:r>
      <w:r w:rsidRPr="00A65897">
        <w:tab/>
        <w:t>Akesson K, Marsh D, Mitchell PJ, McLellan AR, Stenmark J, Pierroz DD, Kyer C, Cooper C, Group IOFFW (2013) Capture the Fracture: a Best Practice Framework and global campaign to break the fragility fracture cycle. Osteoporos Int 24:2135-2152</w:t>
      </w:r>
    </w:p>
    <w:p w:rsidR="00A65897" w:rsidRPr="00A65897" w:rsidRDefault="00A65897" w:rsidP="00A65897">
      <w:pPr>
        <w:pStyle w:val="EndNoteBibliography"/>
        <w:spacing w:after="0"/>
      </w:pPr>
      <w:r w:rsidRPr="00A65897">
        <w:t>143.</w:t>
      </w:r>
      <w:r w:rsidRPr="00A65897">
        <w:tab/>
        <w:t>Eisman JA, Bogoch ER, Dell R, et al. (2012) Making the first fracture the last fracture: ASBMR task force report on secondary fracture prevention. J Bone Miner Res 27:2039-2046</w:t>
      </w:r>
    </w:p>
    <w:p w:rsidR="00A65897" w:rsidRPr="00A65897" w:rsidRDefault="00A65897" w:rsidP="00A65897">
      <w:pPr>
        <w:pStyle w:val="EndNoteBibliography"/>
        <w:spacing w:after="0"/>
      </w:pPr>
      <w:r w:rsidRPr="00A65897">
        <w:t>144.</w:t>
      </w:r>
      <w:r w:rsidRPr="00A65897">
        <w:tab/>
        <w:t>Javaid MK, Kyer C, Mitchell PJ, et al. (2015) Effective secondary fracture prevention: implementation of a global benchmarking of clinical quality using the IOF Capture the Fracture(R) Best Practice Framework tool. Osteoporos Int 26:2573-2578</w:t>
      </w:r>
    </w:p>
    <w:p w:rsidR="00A65897" w:rsidRPr="00A65897" w:rsidRDefault="00A65897" w:rsidP="00A65897">
      <w:pPr>
        <w:pStyle w:val="EndNoteBibliography"/>
        <w:spacing w:after="0"/>
      </w:pPr>
      <w:r w:rsidRPr="00A65897">
        <w:t>145.</w:t>
      </w:r>
      <w:r w:rsidRPr="00A65897">
        <w:tab/>
        <w:t>Saito T, Sterbenz JM, Malay S, Zhong L, MacEachern MP, Chung KC (2017) Effectiveness of anti-osteoporotic drugs to prevent secondary fragility fractures: systematic review and meta-analysis. Osteoporos Int 28:3289-3300</w:t>
      </w:r>
    </w:p>
    <w:p w:rsidR="00A65897" w:rsidRPr="00A65897" w:rsidRDefault="00A65897" w:rsidP="00A65897">
      <w:pPr>
        <w:pStyle w:val="EndNoteBibliography"/>
        <w:spacing w:after="0"/>
      </w:pPr>
      <w:r w:rsidRPr="00A65897">
        <w:t>146.</w:t>
      </w:r>
      <w:r w:rsidRPr="00A65897">
        <w:tab/>
        <w:t>Degli Esposti L, Girardi A, Saragoni S, Sella S, Andretta M, Rossini M, Giannini S, on the behalf of the Study g (2019) Use of antiosteoporotic drugs and calcium/vitamin D in patients with fragility fractures: impact on re-fracture and mortality risk. Endocrine 64:367-377</w:t>
      </w:r>
    </w:p>
    <w:p w:rsidR="00A65897" w:rsidRPr="00A65897" w:rsidRDefault="00A65897" w:rsidP="00A65897">
      <w:pPr>
        <w:pStyle w:val="EndNoteBibliography"/>
        <w:spacing w:after="0"/>
      </w:pPr>
      <w:r w:rsidRPr="00A65897">
        <w:t>147.</w:t>
      </w:r>
      <w:r w:rsidRPr="00A65897">
        <w:tab/>
        <w:t>Sanli I, van Helden SH, Ten Broeke RHM, Geusens P, Van den Bergh JPW, Brink PRG, Poeze M (2019) The role of the Fracture Liaison Service (FLS) in subsequent fracture prevention in the extreme elderly. Aging Clin Exp Res 31:1105-1111</w:t>
      </w:r>
    </w:p>
    <w:p w:rsidR="00A65897" w:rsidRPr="00A65897" w:rsidRDefault="00A65897" w:rsidP="00A65897">
      <w:pPr>
        <w:pStyle w:val="EndNoteBibliography"/>
        <w:spacing w:after="0"/>
      </w:pPr>
      <w:r w:rsidRPr="00A65897">
        <w:t>148.</w:t>
      </w:r>
      <w:r w:rsidRPr="00A65897">
        <w:tab/>
        <w:t>Amouzougan A, Deygat A, Trombert B, Constant E, Denarie D, Marotte H, Thomas T (2015) Spectacular improvement in vitamin D status in elderly osteoporotic women: 8-year analysis of an osteoporotic population treated in a dedicated fracture liaison service. Osteoporos Int 26:2869-2875</w:t>
      </w:r>
    </w:p>
    <w:p w:rsidR="00A65897" w:rsidRPr="00A65897" w:rsidRDefault="00A65897" w:rsidP="00A65897">
      <w:pPr>
        <w:pStyle w:val="EndNoteBibliography"/>
        <w:spacing w:after="0"/>
      </w:pPr>
      <w:r w:rsidRPr="00A65897">
        <w:t>149.</w:t>
      </w:r>
      <w:r w:rsidRPr="00A65897">
        <w:tab/>
        <w:t>Chang CB, Yang RS, Chang LY, Peng JK, Tsai KS, Huang WJ, Yang TH, Chan DC (2019) Fracture types affect clinical outcomes of patients managed within the fracture liaison and osteoporosis medication management services. Sci Rep 9:10089</w:t>
      </w:r>
    </w:p>
    <w:p w:rsidR="00A65897" w:rsidRPr="00A65897" w:rsidRDefault="00A65897" w:rsidP="00A65897">
      <w:pPr>
        <w:pStyle w:val="EndNoteBibliography"/>
        <w:spacing w:after="0"/>
      </w:pPr>
      <w:r w:rsidRPr="00A65897">
        <w:t>150.</w:t>
      </w:r>
      <w:r w:rsidRPr="00A65897">
        <w:tab/>
        <w:t>Nurmi-Luthje I, Luthje P, Kaukonen JP, Kataja M (2015) Positive Effects of a Sufficient Pre-fracture Serum Vitamin D Level on the Long-Term Survival of Hip Fracture Patients in Finland: A Minimum 11-Year Follow-Up. Drugs Aging 32:477-486</w:t>
      </w:r>
    </w:p>
    <w:p w:rsidR="00A65897" w:rsidRPr="00A65897" w:rsidRDefault="00A65897" w:rsidP="00A65897">
      <w:pPr>
        <w:pStyle w:val="EndNoteBibliography"/>
        <w:spacing w:after="0"/>
      </w:pPr>
      <w:r w:rsidRPr="00A65897">
        <w:t>151.</w:t>
      </w:r>
      <w:r w:rsidRPr="00A65897">
        <w:tab/>
        <w:t>Cosman F, Nicpon K, Nieves JW (2017) Results of a fracture liaison service on hip fracture patients in an open healthcare system. Aging Clin Exp Res 29:331-334</w:t>
      </w:r>
    </w:p>
    <w:p w:rsidR="00A65897" w:rsidRPr="00A65897" w:rsidRDefault="00A65897" w:rsidP="00A65897">
      <w:pPr>
        <w:pStyle w:val="EndNoteBibliography"/>
        <w:spacing w:after="0"/>
      </w:pPr>
      <w:r w:rsidRPr="00A65897">
        <w:t>152.</w:t>
      </w:r>
      <w:r w:rsidRPr="00A65897">
        <w:tab/>
        <w:t>Greenspan SL, Singer A, Vujevich K, et al. (2018) Implementing a fracture liaison service open model of care utilizing a cloud-based tool. Osteoporos Int 29:953-960</w:t>
      </w:r>
    </w:p>
    <w:p w:rsidR="00A65897" w:rsidRPr="00A65897" w:rsidRDefault="00A65897" w:rsidP="00A65897">
      <w:pPr>
        <w:pStyle w:val="EndNoteBibliography"/>
        <w:spacing w:after="0"/>
      </w:pPr>
      <w:r w:rsidRPr="00A65897">
        <w:t>153.</w:t>
      </w:r>
      <w:r w:rsidRPr="00A65897">
        <w:tab/>
        <w:t>van Geel T, Bliuc D, Geusens PPM, Center JR, Dinant GJ, Tran T, van den Bergh JPW, McLellan AR, Eisman JA (2018) Reduced mortality and subsequent fracture risk associated with oral bisphosphonate recommendation in a fracture liaison service setting: A prospective cohort study. PLoS One 13:e0198006</w:t>
      </w:r>
    </w:p>
    <w:p w:rsidR="00A65897" w:rsidRPr="00A65897" w:rsidRDefault="00A65897" w:rsidP="00A65897">
      <w:pPr>
        <w:pStyle w:val="EndNoteBibliography"/>
        <w:spacing w:after="0"/>
      </w:pPr>
      <w:r w:rsidRPr="00A65897">
        <w:t>154.</w:t>
      </w:r>
      <w:r w:rsidRPr="00A65897">
        <w:tab/>
        <w:t>Lee RH, Pearson M, Lyles KW, Jenkins PW, Colon-Emeric C (2016) Geographic scope and accessibility of a centralized, electronic consult program for patients with recent fracture. Rural Remote Health 16:3440</w:t>
      </w:r>
    </w:p>
    <w:p w:rsidR="00A65897" w:rsidRPr="00A65897" w:rsidRDefault="00A65897" w:rsidP="00A65897">
      <w:pPr>
        <w:pStyle w:val="EndNoteBibliography"/>
      </w:pPr>
      <w:r w:rsidRPr="00A65897">
        <w:t>155.</w:t>
      </w:r>
      <w:r w:rsidRPr="00A65897">
        <w:tab/>
        <w:t>Paskins Z, Crawford-Manning F, Bullock L, Jinks C (2020) Identifying and managing osteoporosis before and after COVID-19: rise of the remote consultation? Osteoporos Int 31:1629-1632</w:t>
      </w:r>
    </w:p>
    <w:p w:rsidR="008E0B4A" w:rsidRDefault="00A65897">
      <w:pPr>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8E0B4A">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28C8" w:rsidRDefault="00B228C8">
      <w:pPr>
        <w:spacing w:after="0" w:line="240" w:lineRule="auto"/>
      </w:pPr>
      <w:r>
        <w:separator/>
      </w:r>
    </w:p>
  </w:endnote>
  <w:endnote w:type="continuationSeparator" w:id="0">
    <w:p w:rsidR="00B228C8" w:rsidRDefault="00B228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379763"/>
      <w:docPartObj>
        <w:docPartGallery w:val="Page Numbers (Bottom of Page)"/>
        <w:docPartUnique/>
      </w:docPartObj>
    </w:sdtPr>
    <w:sdtEndPr/>
    <w:sdtContent>
      <w:p w:rsidR="00F32DC9" w:rsidRDefault="00F32DC9">
        <w:pPr>
          <w:pStyle w:val="Footer"/>
          <w:jc w:val="right"/>
        </w:pPr>
        <w:r>
          <w:fldChar w:fldCharType="begin"/>
        </w:r>
        <w:r>
          <w:instrText>PAGE   \* MERGEFORMAT</w:instrText>
        </w:r>
        <w:r>
          <w:fldChar w:fldCharType="separate"/>
        </w:r>
        <w:r w:rsidR="007F2941" w:rsidRPr="007F2941">
          <w:rPr>
            <w:noProof/>
            <w:lang w:val="fr-FR"/>
          </w:rPr>
          <w:t>1</w:t>
        </w:r>
        <w:r>
          <w:fldChar w:fldCharType="end"/>
        </w:r>
      </w:p>
    </w:sdtContent>
  </w:sdt>
  <w:p w:rsidR="00F32DC9" w:rsidRDefault="00F32DC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28C8" w:rsidRDefault="00B228C8">
      <w:pPr>
        <w:spacing w:after="0" w:line="240" w:lineRule="auto"/>
      </w:pPr>
      <w:r>
        <w:separator/>
      </w:r>
    </w:p>
  </w:footnote>
  <w:footnote w:type="continuationSeparator" w:id="0">
    <w:p w:rsidR="00B228C8" w:rsidRDefault="00B228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E631E"/>
    <w:multiLevelType w:val="hybridMultilevel"/>
    <w:tmpl w:val="8F6EFC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E447F62"/>
    <w:multiLevelType w:val="hybridMultilevel"/>
    <w:tmpl w:val="60EA838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_Intl Copy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vtwsrpxf2vale90auvtstyvvrr5vpwzdx0&quot;&gt;My EndNote Library-Vertebral fractures-Converted Copy Copy&lt;record-ids&gt;&lt;item&gt;5&lt;/item&gt;&lt;item&gt;51&lt;/item&gt;&lt;item&gt;119&lt;/item&gt;&lt;item&gt;411&lt;/item&gt;&lt;item&gt;499&lt;/item&gt;&lt;item&gt;519&lt;/item&gt;&lt;item&gt;528&lt;/item&gt;&lt;item&gt;575&lt;/item&gt;&lt;item&gt;670&lt;/item&gt;&lt;item&gt;727&lt;/item&gt;&lt;item&gt;734&lt;/item&gt;&lt;item&gt;736&lt;/item&gt;&lt;item&gt;742&lt;/item&gt;&lt;item&gt;743&lt;/item&gt;&lt;item&gt;745&lt;/item&gt;&lt;item&gt;749&lt;/item&gt;&lt;item&gt;750&lt;/item&gt;&lt;item&gt;751&lt;/item&gt;&lt;item&gt;760&lt;/item&gt;&lt;item&gt;765&lt;/item&gt;&lt;item&gt;769&lt;/item&gt;&lt;item&gt;770&lt;/item&gt;&lt;item&gt;771&lt;/item&gt;&lt;item&gt;772&lt;/item&gt;&lt;item&gt;777&lt;/item&gt;&lt;item&gt;782&lt;/item&gt;&lt;item&gt;802&lt;/item&gt;&lt;item&gt;816&lt;/item&gt;&lt;item&gt;843&lt;/item&gt;&lt;item&gt;844&lt;/item&gt;&lt;item&gt;846&lt;/item&gt;&lt;item&gt;848&lt;/item&gt;&lt;item&gt;849&lt;/item&gt;&lt;item&gt;851&lt;/item&gt;&lt;item&gt;852&lt;/item&gt;&lt;item&gt;857&lt;/item&gt;&lt;item&gt;858&lt;/item&gt;&lt;item&gt;859&lt;/item&gt;&lt;item&gt;875&lt;/item&gt;&lt;item&gt;883&lt;/item&gt;&lt;item&gt;888&lt;/item&gt;&lt;item&gt;890&lt;/item&gt;&lt;item&gt;891&lt;/item&gt;&lt;item&gt;892&lt;/item&gt;&lt;item&gt;893&lt;/item&gt;&lt;item&gt;899&lt;/item&gt;&lt;item&gt;905&lt;/item&gt;&lt;item&gt;909&lt;/item&gt;&lt;item&gt;912&lt;/item&gt;&lt;item&gt;913&lt;/item&gt;&lt;item&gt;917&lt;/item&gt;&lt;item&gt;920&lt;/item&gt;&lt;item&gt;921&lt;/item&gt;&lt;item&gt;922&lt;/item&gt;&lt;item&gt;927&lt;/item&gt;&lt;item&gt;928&lt;/item&gt;&lt;item&gt;930&lt;/item&gt;&lt;item&gt;931&lt;/item&gt;&lt;item&gt;932&lt;/item&gt;&lt;item&gt;933&lt;/item&gt;&lt;item&gt;934&lt;/item&gt;&lt;item&gt;936&lt;/item&gt;&lt;item&gt;937&lt;/item&gt;&lt;item&gt;938&lt;/item&gt;&lt;item&gt;939&lt;/item&gt;&lt;item&gt;940&lt;/item&gt;&lt;item&gt;943&lt;/item&gt;&lt;item&gt;948&lt;/item&gt;&lt;item&gt;949&lt;/item&gt;&lt;item&gt;951&lt;/item&gt;&lt;item&gt;952&lt;/item&gt;&lt;item&gt;953&lt;/item&gt;&lt;item&gt;954&lt;/item&gt;&lt;item&gt;961&lt;/item&gt;&lt;item&gt;969&lt;/item&gt;&lt;item&gt;970&lt;/item&gt;&lt;item&gt;976&lt;/item&gt;&lt;item&gt;981&lt;/item&gt;&lt;item&gt;982&lt;/item&gt;&lt;item&gt;984&lt;/item&gt;&lt;item&gt;985&lt;/item&gt;&lt;item&gt;988&lt;/item&gt;&lt;item&gt;989&lt;/item&gt;&lt;item&gt;990&lt;/item&gt;&lt;item&gt;992&lt;/item&gt;&lt;item&gt;993&lt;/item&gt;&lt;item&gt;1000&lt;/item&gt;&lt;item&gt;1001&lt;/item&gt;&lt;item&gt;1004&lt;/item&gt;&lt;item&gt;1006&lt;/item&gt;&lt;item&gt;1008&lt;/item&gt;&lt;item&gt;1012&lt;/item&gt;&lt;item&gt;1016&lt;/item&gt;&lt;item&gt;1017&lt;/item&gt;&lt;item&gt;1019&lt;/item&gt;&lt;item&gt;1021&lt;/item&gt;&lt;item&gt;1022&lt;/item&gt;&lt;item&gt;1023&lt;/item&gt;&lt;item&gt;1024&lt;/item&gt;&lt;item&gt;1027&lt;/item&gt;&lt;item&gt;1028&lt;/item&gt;&lt;item&gt;1029&lt;/item&gt;&lt;item&gt;1030&lt;/item&gt;&lt;item&gt;1032&lt;/item&gt;&lt;item&gt;1033&lt;/item&gt;&lt;item&gt;1035&lt;/item&gt;&lt;item&gt;1042&lt;/item&gt;&lt;item&gt;1049&lt;/item&gt;&lt;item&gt;1054&lt;/item&gt;&lt;item&gt;1056&lt;/item&gt;&lt;item&gt;1057&lt;/item&gt;&lt;item&gt;1073&lt;/item&gt;&lt;item&gt;1074&lt;/item&gt;&lt;item&gt;1077&lt;/item&gt;&lt;item&gt;1080&lt;/item&gt;&lt;item&gt;1085&lt;/item&gt;&lt;item&gt;1087&lt;/item&gt;&lt;item&gt;1092&lt;/item&gt;&lt;item&gt;1095&lt;/item&gt;&lt;item&gt;1097&lt;/item&gt;&lt;item&gt;1100&lt;/item&gt;&lt;item&gt;1101&lt;/item&gt;&lt;item&gt;1103&lt;/item&gt;&lt;item&gt;1149&lt;/item&gt;&lt;item&gt;1150&lt;/item&gt;&lt;item&gt;1152&lt;/item&gt;&lt;item&gt;1155&lt;/item&gt;&lt;item&gt;1157&lt;/item&gt;&lt;item&gt;1160&lt;/item&gt;&lt;item&gt;1163&lt;/item&gt;&lt;item&gt;1165&lt;/item&gt;&lt;item&gt;1166&lt;/item&gt;&lt;item&gt;1167&lt;/item&gt;&lt;item&gt;1168&lt;/item&gt;&lt;item&gt;1169&lt;/item&gt;&lt;item&gt;1170&lt;/item&gt;&lt;item&gt;1171&lt;/item&gt;&lt;item&gt;1172&lt;/item&gt;&lt;item&gt;1173&lt;/item&gt;&lt;item&gt;1176&lt;/item&gt;&lt;item&gt;1178&lt;/item&gt;&lt;item&gt;1179&lt;/item&gt;&lt;item&gt;1180&lt;/item&gt;&lt;item&gt;1181&lt;/item&gt;&lt;item&gt;1184&lt;/item&gt;&lt;item&gt;1199&lt;/item&gt;&lt;item&gt;1200&lt;/item&gt;&lt;item&gt;1201&lt;/item&gt;&lt;item&gt;1202&lt;/item&gt;&lt;item&gt;1204&lt;/item&gt;&lt;item&gt;1205&lt;/item&gt;&lt;item&gt;1206&lt;/item&gt;&lt;item&gt;1209&lt;/item&gt;&lt;item&gt;1213&lt;/item&gt;&lt;item&gt;1214&lt;/item&gt;&lt;/record-ids&gt;&lt;/item&gt;&lt;/Libraries&gt;"/>
  </w:docVars>
  <w:rsids>
    <w:rsidRoot w:val="00B83840"/>
    <w:rsid w:val="00007B02"/>
    <w:rsid w:val="000940BC"/>
    <w:rsid w:val="000B0951"/>
    <w:rsid w:val="000D1451"/>
    <w:rsid w:val="000F3287"/>
    <w:rsid w:val="001A00CD"/>
    <w:rsid w:val="001C2599"/>
    <w:rsid w:val="001D5610"/>
    <w:rsid w:val="001E458F"/>
    <w:rsid w:val="0027194D"/>
    <w:rsid w:val="0029639A"/>
    <w:rsid w:val="002A0756"/>
    <w:rsid w:val="002F3819"/>
    <w:rsid w:val="0030506F"/>
    <w:rsid w:val="003536ED"/>
    <w:rsid w:val="003C19A9"/>
    <w:rsid w:val="003F0511"/>
    <w:rsid w:val="003F0C7D"/>
    <w:rsid w:val="00415170"/>
    <w:rsid w:val="0041742A"/>
    <w:rsid w:val="00436789"/>
    <w:rsid w:val="004559C1"/>
    <w:rsid w:val="0050413B"/>
    <w:rsid w:val="0050599C"/>
    <w:rsid w:val="00533803"/>
    <w:rsid w:val="005357E2"/>
    <w:rsid w:val="005460AC"/>
    <w:rsid w:val="00547333"/>
    <w:rsid w:val="00552F3A"/>
    <w:rsid w:val="005A140E"/>
    <w:rsid w:val="005C4476"/>
    <w:rsid w:val="005D4132"/>
    <w:rsid w:val="005E1C2E"/>
    <w:rsid w:val="005E5470"/>
    <w:rsid w:val="005F1056"/>
    <w:rsid w:val="00603E70"/>
    <w:rsid w:val="006078F6"/>
    <w:rsid w:val="0061704F"/>
    <w:rsid w:val="00634E01"/>
    <w:rsid w:val="006871C6"/>
    <w:rsid w:val="00687AEF"/>
    <w:rsid w:val="006B35FF"/>
    <w:rsid w:val="006E6ADE"/>
    <w:rsid w:val="00705458"/>
    <w:rsid w:val="007127F8"/>
    <w:rsid w:val="00777B5C"/>
    <w:rsid w:val="007F1482"/>
    <w:rsid w:val="007F2941"/>
    <w:rsid w:val="0082149C"/>
    <w:rsid w:val="00843B78"/>
    <w:rsid w:val="00851B7D"/>
    <w:rsid w:val="00861FC3"/>
    <w:rsid w:val="008B2CC6"/>
    <w:rsid w:val="008C0E44"/>
    <w:rsid w:val="008E0B4A"/>
    <w:rsid w:val="00921863"/>
    <w:rsid w:val="00940EDB"/>
    <w:rsid w:val="00942C9D"/>
    <w:rsid w:val="0097244A"/>
    <w:rsid w:val="009A0654"/>
    <w:rsid w:val="009B56D0"/>
    <w:rsid w:val="009C3348"/>
    <w:rsid w:val="009C3F7B"/>
    <w:rsid w:val="009C60D1"/>
    <w:rsid w:val="009D5BCC"/>
    <w:rsid w:val="009E4C27"/>
    <w:rsid w:val="00A11249"/>
    <w:rsid w:val="00A147EE"/>
    <w:rsid w:val="00A65897"/>
    <w:rsid w:val="00A7505F"/>
    <w:rsid w:val="00AD5A79"/>
    <w:rsid w:val="00AF3DA2"/>
    <w:rsid w:val="00B03292"/>
    <w:rsid w:val="00B06403"/>
    <w:rsid w:val="00B20B55"/>
    <w:rsid w:val="00B228C8"/>
    <w:rsid w:val="00B37622"/>
    <w:rsid w:val="00B50842"/>
    <w:rsid w:val="00B61EBA"/>
    <w:rsid w:val="00B76D4D"/>
    <w:rsid w:val="00B83840"/>
    <w:rsid w:val="00BC3321"/>
    <w:rsid w:val="00BF45E3"/>
    <w:rsid w:val="00C45183"/>
    <w:rsid w:val="00C54E77"/>
    <w:rsid w:val="00C85A99"/>
    <w:rsid w:val="00C9213A"/>
    <w:rsid w:val="00CC050B"/>
    <w:rsid w:val="00CE71FA"/>
    <w:rsid w:val="00CF48AF"/>
    <w:rsid w:val="00D01ED8"/>
    <w:rsid w:val="00D06ABC"/>
    <w:rsid w:val="00D87BD7"/>
    <w:rsid w:val="00DB6F15"/>
    <w:rsid w:val="00E30025"/>
    <w:rsid w:val="00EA6ECC"/>
    <w:rsid w:val="00EB302E"/>
    <w:rsid w:val="00EE237C"/>
    <w:rsid w:val="00EE5A38"/>
    <w:rsid w:val="00F025DF"/>
    <w:rsid w:val="00F32DC9"/>
    <w:rsid w:val="00F42512"/>
    <w:rsid w:val="00F5271F"/>
    <w:rsid w:val="00F81449"/>
    <w:rsid w:val="00F916C8"/>
    <w:rsid w:val="00F951EB"/>
    <w:rsid w:val="00F9708B"/>
    <w:rsid w:val="00FA11C7"/>
    <w:rsid w:val="00FB1C6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CBB4EC-7E9D-45DB-8879-ECA2C7BF3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8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83840"/>
    <w:pPr>
      <w:spacing w:after="0" w:line="240" w:lineRule="auto"/>
    </w:pPr>
    <w:rPr>
      <w:lang w:val="fr-BE"/>
    </w:rPr>
  </w:style>
  <w:style w:type="paragraph" w:styleId="Footer">
    <w:name w:val="footer"/>
    <w:basedOn w:val="Normal"/>
    <w:link w:val="FooterChar"/>
    <w:uiPriority w:val="99"/>
    <w:unhideWhenUsed/>
    <w:rsid w:val="00B83840"/>
    <w:pPr>
      <w:tabs>
        <w:tab w:val="center" w:pos="4536"/>
        <w:tab w:val="right" w:pos="9072"/>
      </w:tabs>
      <w:spacing w:after="0" w:line="240" w:lineRule="auto"/>
    </w:pPr>
  </w:style>
  <w:style w:type="character" w:customStyle="1" w:styleId="FooterChar">
    <w:name w:val="Footer Char"/>
    <w:basedOn w:val="DefaultParagraphFont"/>
    <w:link w:val="Footer"/>
    <w:uiPriority w:val="99"/>
    <w:rsid w:val="00B83840"/>
  </w:style>
  <w:style w:type="character" w:styleId="Hyperlink">
    <w:name w:val="Hyperlink"/>
    <w:basedOn w:val="DefaultParagraphFont"/>
    <w:uiPriority w:val="99"/>
    <w:unhideWhenUsed/>
    <w:rsid w:val="00B83840"/>
    <w:rPr>
      <w:color w:val="0563C1" w:themeColor="hyperlink"/>
      <w:u w:val="single"/>
    </w:rPr>
  </w:style>
  <w:style w:type="paragraph" w:styleId="ListParagraph">
    <w:name w:val="List Paragraph"/>
    <w:basedOn w:val="Normal"/>
    <w:uiPriority w:val="34"/>
    <w:qFormat/>
    <w:rsid w:val="00B83840"/>
    <w:pPr>
      <w:ind w:left="720"/>
      <w:contextualSpacing/>
    </w:pPr>
  </w:style>
  <w:style w:type="character" w:customStyle="1" w:styleId="text39">
    <w:name w:val="text39"/>
    <w:basedOn w:val="DefaultParagraphFont"/>
    <w:rsid w:val="00B83840"/>
  </w:style>
  <w:style w:type="paragraph" w:styleId="PlainText">
    <w:name w:val="Plain Text"/>
    <w:basedOn w:val="Normal"/>
    <w:link w:val="PlainTextChar"/>
    <w:uiPriority w:val="99"/>
    <w:semiHidden/>
    <w:unhideWhenUsed/>
    <w:rsid w:val="00B83840"/>
    <w:pPr>
      <w:spacing w:after="0" w:line="240" w:lineRule="auto"/>
    </w:pPr>
    <w:rPr>
      <w:rFonts w:ascii="Arial" w:hAnsi="Arial" w:cs="Arial"/>
      <w:color w:val="000000"/>
      <w:sz w:val="20"/>
      <w:szCs w:val="20"/>
    </w:rPr>
  </w:style>
  <w:style w:type="character" w:customStyle="1" w:styleId="PlainTextChar">
    <w:name w:val="Plain Text Char"/>
    <w:basedOn w:val="DefaultParagraphFont"/>
    <w:link w:val="PlainText"/>
    <w:uiPriority w:val="99"/>
    <w:semiHidden/>
    <w:rsid w:val="00B83840"/>
    <w:rPr>
      <w:rFonts w:ascii="Arial" w:hAnsi="Arial" w:cs="Arial"/>
      <w:color w:val="000000"/>
      <w:sz w:val="20"/>
      <w:szCs w:val="20"/>
    </w:rPr>
  </w:style>
  <w:style w:type="paragraph" w:customStyle="1" w:styleId="EndNoteBibliographyTitle">
    <w:name w:val="EndNote Bibliography Title"/>
    <w:basedOn w:val="Normal"/>
    <w:link w:val="EndNoteBibliographyTitleCar"/>
    <w:rsid w:val="00EB302E"/>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EB302E"/>
    <w:rPr>
      <w:rFonts w:ascii="Calibri" w:hAnsi="Calibri" w:cs="Calibri"/>
      <w:noProof/>
      <w:lang w:val="en-US"/>
    </w:rPr>
  </w:style>
  <w:style w:type="paragraph" w:customStyle="1" w:styleId="EndNoteBibliography">
    <w:name w:val="EndNote Bibliography"/>
    <w:basedOn w:val="Normal"/>
    <w:link w:val="EndNoteBibliographyCar"/>
    <w:rsid w:val="00EB302E"/>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EB302E"/>
    <w:rPr>
      <w:rFonts w:ascii="Calibri" w:hAnsi="Calibri" w:cs="Calibri"/>
      <w:noProof/>
      <w:lang w:val="en-US"/>
    </w:rPr>
  </w:style>
  <w:style w:type="paragraph" w:styleId="BalloonText">
    <w:name w:val="Balloon Text"/>
    <w:basedOn w:val="Normal"/>
    <w:link w:val="BalloonTextChar"/>
    <w:uiPriority w:val="99"/>
    <w:semiHidden/>
    <w:unhideWhenUsed/>
    <w:rsid w:val="00B0329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329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8243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ierry.chevalley@hcuge.ch" TargetMode="External"/><Relationship Id="rId13" Type="http://schemas.openxmlformats.org/officeDocument/2006/relationships/hyperlink" Target="https://norden.diva-portal.org/smash/get/diva2:704251/FULLTEXT0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searchgate.net/publication/226691483_Photobiology_of_Vitamin_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ooks/NBK56070/" TargetMode="External"/><Relationship Id="rId5" Type="http://schemas.openxmlformats.org/officeDocument/2006/relationships/webSettings" Target="webSettings.xml"/><Relationship Id="rId15" Type="http://schemas.openxmlformats.org/officeDocument/2006/relationships/hyperlink" Target="https://www.gov.uk/government/publications/sacn-vitamin-d-and-health-report" TargetMode="External"/><Relationship Id="rId10" Type="http://schemas.openxmlformats.org/officeDocument/2006/relationships/hyperlink" Target="https://ods.od.nih.gov/factsheets/VitaminD-HealthProfessional/" TargetMode="External"/><Relationship Id="rId4" Type="http://schemas.openxmlformats.org/officeDocument/2006/relationships/settings" Target="settings.xml"/><Relationship Id="rId9" Type="http://schemas.openxmlformats.org/officeDocument/2006/relationships/hyperlink" Target="https://www.cdc.gov/labstandards/pdf/hs/CDC_Certified_Vitamin_D_Assays-508.pdf" TargetMode="External"/><Relationship Id="rId14" Type="http://schemas.openxmlformats.org/officeDocument/2006/relationships/hyperlink" Target="https://www.efsa.europa.eu/sites/default/files/consultation/160321.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1DD73-A6EA-491D-95C4-E8FEB8BED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16147</Words>
  <Characters>92043</Characters>
  <Application>Microsoft Office Word</Application>
  <DocSecurity>4</DocSecurity>
  <Lines>767</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ôpitaux Universitaires de Genève</Company>
  <LinksUpToDate>false</LinksUpToDate>
  <CharactersWithSpaces>10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LLEY Thierry</dc:creator>
  <cp:keywords/>
  <dc:description/>
  <cp:lastModifiedBy>Karen Drake</cp:lastModifiedBy>
  <cp:revision>2</cp:revision>
  <dcterms:created xsi:type="dcterms:W3CDTF">2021-06-02T11:21:00Z</dcterms:created>
  <dcterms:modified xsi:type="dcterms:W3CDTF">2021-06-02T11:21:00Z</dcterms:modified>
</cp:coreProperties>
</file>